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4C4F5B">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4C4F5B">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4C4F5B">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4C4F5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e vào các lĩnh vực trong cuộc sống như giảng dạy, thuyết trình hay trong các cuộc trao đổi, thảo luận nhóm,.. Điều đó cho thấy tiềm năng của ứng dụng Tangible vào cuộc sống là rất lớn, có thể mở ra nhiều xu thế mới trong tương lai.</w:t>
      </w:r>
    </w:p>
    <w:p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rsidR="00A405B9" w:rsidRDefault="00A405B9" w:rsidP="00A405B9">
      <w:pPr>
        <w:rPr>
          <w:lang w:val="en-US"/>
        </w:rPr>
      </w:pPr>
      <w:r>
        <w:rPr>
          <w:lang w:val="en-US"/>
        </w:rPr>
        <w:t>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nhau,.. Ngoài sự hệ thống còn có khả năng nâng cấp, thay đổi linh hoạt về mặt phần cứng, để có thể triển khai được trong nhiều môi trường khác nhau.</w:t>
      </w:r>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của giao diện người dùng và cách mà người dùng tương tác với giao diện đó. Hornecker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4 tiêu chí để xây dựng một cách tương tác: sự chân thật , cách thể hiện thông tin, hành vi tương tác của cơ thể và cách thể hiện của kiểu tương tác đó trong thế giới thực. Một số ví dụ về các cách tương tác như Scott R. Klemmer [</w:t>
      </w:r>
      <w:r w:rsidR="0017094A">
        <w:rPr>
          <w:color w:val="000000"/>
          <w:sz w:val="26"/>
          <w:szCs w:val="26"/>
        </w:rPr>
        <w:t>3</w:t>
      </w:r>
      <w:r w:rsidR="002A0BE8" w:rsidRPr="002A0BE8">
        <w:rPr>
          <w:color w:val="000000"/>
          <w:sz w:val="26"/>
          <w:szCs w:val="26"/>
        </w:rPr>
        <w:t xml:space="preserve">] đã kết hợp giấy note và bảng chiếu để xây dựng bảng làm việc nhóm, nhóm MIT Media Lab </w:t>
      </w:r>
      <w:r w:rsidR="006D3C13">
        <w:rPr>
          <w:color w:val="000000"/>
          <w:sz w:val="26"/>
          <w:szCs w:val="26"/>
        </w:rPr>
        <w:fldChar w:fldCharType="begin" w:fldLock="1"/>
      </w:r>
      <w:r w:rsidR="006D3C13">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3]", "plainTextFormattedCitation" : "[3]", "previouslyFormattedCitation" : "[3]" }, "properties" : { "noteIndex" : 0 }, "schema" : "https://github.com/citation-style-language/schema/raw/master/csl-citation.json" }</w:instrText>
      </w:r>
      <w:r w:rsidR="006D3C13">
        <w:rPr>
          <w:color w:val="000000"/>
          <w:sz w:val="26"/>
          <w:szCs w:val="26"/>
        </w:rPr>
        <w:fldChar w:fldCharType="separate"/>
      </w:r>
      <w:r w:rsidR="006D3C13" w:rsidRPr="006D3C13">
        <w:rPr>
          <w:noProof/>
          <w:color w:val="000000"/>
          <w:sz w:val="26"/>
          <w:szCs w:val="26"/>
        </w:rPr>
        <w:t>[3]</w:t>
      </w:r>
      <w:r w:rsidR="006D3C13">
        <w:rPr>
          <w:color w:val="000000"/>
          <w:sz w:val="26"/>
          <w:szCs w:val="26"/>
        </w:rPr>
        <w:fldChar w:fldCharType="end"/>
      </w:r>
      <w:r w:rsidR="002A0BE8" w:rsidRPr="002A0BE8">
        <w:rPr>
          <w:color w:val="000000"/>
          <w:sz w:val="26"/>
          <w:szCs w:val="26"/>
        </w:rPr>
        <w:t xml:space="preserve"> đã dùng nút vặn như 1 token vật lý để truy xuất cơ sở dữ liệu, thay đổi thông tin hiển thị</w:t>
      </w:r>
      <w:r w:rsidR="008578D4">
        <w:rPr>
          <w:color w:val="000000"/>
          <w:sz w:val="26"/>
          <w:szCs w:val="26"/>
        </w:rPr>
        <w:t>.</w:t>
      </w:r>
    </w:p>
    <w:p w:rsidR="002A0BE8" w:rsidRDefault="00CE50E5" w:rsidP="002A0BE8">
      <w:pPr>
        <w:rPr>
          <w:color w:val="000000"/>
          <w:szCs w:val="26"/>
        </w:rPr>
      </w:pPr>
      <w:r w:rsidRPr="002A0BE8">
        <w:rPr>
          <w:color w:val="000000"/>
          <w:szCs w:val="26"/>
        </w:rPr>
        <w:t xml:space="preserve">Khảo sát về các cách tương tác tangible và thiết bị tangible theo các dự án của MIT Media Lab – Tangible Media Group : </w:t>
      </w:r>
      <w:r w:rsidR="00B67720" w:rsidRPr="002A0BE8">
        <w:rPr>
          <w:color w:val="000000"/>
          <w:szCs w:val="26"/>
        </w:rPr>
        <w:t>Bắt đầu từ những hệ thống đơn giản từ cuối thế kỉ 20 như hệ thống PingPongPlus của Hiroshi Ishii và các cộng sự</w:t>
      </w:r>
      <w:r w:rsidR="006D3C13">
        <w:rPr>
          <w:color w:val="000000"/>
          <w:szCs w:val="26"/>
        </w:rPr>
        <w:t xml:space="preserve"> </w:t>
      </w:r>
      <w:r w:rsidR="006D3C13">
        <w:rPr>
          <w:color w:val="000000"/>
          <w:szCs w:val="26"/>
        </w:rPr>
        <w:fldChar w:fldCharType="begin" w:fldLock="1"/>
      </w:r>
      <w:r w:rsidR="006D3C13">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4]", "plainTextFormattedCitation" : "[4]", "previouslyFormattedCitation" : "[4]"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4]</w:t>
      </w:r>
      <w:r w:rsidR="006D3C13">
        <w:rPr>
          <w:color w:val="000000"/>
          <w:szCs w:val="26"/>
        </w:rPr>
        <w:fldChar w:fldCharType="end"/>
      </w:r>
      <w:r w:rsidR="00B67720" w:rsidRPr="002A0BE8">
        <w:rPr>
          <w:color w:val="000000"/>
          <w:szCs w:val="26"/>
        </w:rPr>
        <w:t xml:space="preserve"> dùng để số hóa trò chơi Ping Pong cổ điển, tác giả đã dùng một mặt bàn tương tác kết hợp hệ thống cảm ứng va chạm được tích hợp vào bàn và công nghệ chiếu ảnh. Các thiết bị Tangible ngày càng phát triển với nhiều kĩ thuật mới hơn được tích hợp vào như: giao diện tabletop tangible sử dụng nền tảng theo dõi đối tượng  (Object tracking platform), được đề xuất từ hệ thống Sensetable có thể theo dõi vị trí và hướng của nhiều vật có kết nối không dây trên một mặt bàn hiển thị của James Patten và cộng </w:t>
      </w:r>
      <w:r w:rsidR="00B67720" w:rsidRPr="002A0BE8">
        <w:rPr>
          <w:color w:val="000000"/>
          <w:szCs w:val="26"/>
        </w:rPr>
        <w:lastRenderedPageBreak/>
        <w:t xml:space="preserve">sự </w:t>
      </w:r>
      <w:r w:rsidR="006D3C13">
        <w:rPr>
          <w:color w:val="000000"/>
          <w:szCs w:val="26"/>
        </w:rPr>
        <w:fldChar w:fldCharType="begin" w:fldLock="1"/>
      </w:r>
      <w:r w:rsidR="006D3C13">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5]</w:t>
      </w:r>
      <w:r w:rsidR="006D3C13">
        <w:rPr>
          <w:color w:val="000000"/>
          <w:szCs w:val="26"/>
        </w:rPr>
        <w:fldChar w:fldCharType="end"/>
      </w:r>
      <w:r w:rsidR="00B67720" w:rsidRPr="002A0BE8">
        <w:rPr>
          <w:color w:val="000000"/>
          <w:szCs w:val="26"/>
        </w:rPr>
        <w:t>, cho thiết bị điều khiển âm nhạc điện tử của nhóm Ben Recht</w:t>
      </w:r>
      <w:r w:rsidR="006D3C13">
        <w:rPr>
          <w:color w:val="000000"/>
          <w:szCs w:val="26"/>
        </w:rPr>
        <w:t xml:space="preserve"> </w:t>
      </w:r>
      <w:r w:rsidR="006D3C13">
        <w:rPr>
          <w:color w:val="000000"/>
          <w:szCs w:val="26"/>
        </w:rPr>
        <w:fldChar w:fldCharType="begin" w:fldLock="1"/>
      </w:r>
      <w:r w:rsidR="00911FE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6]", "plainTextFormattedCitation" : "[6]", "previouslyFormattedCitation" : "[6]"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6]</w:t>
      </w:r>
      <w:r w:rsidR="006D3C13">
        <w:rPr>
          <w:color w:val="000000"/>
          <w:szCs w:val="26"/>
        </w:rPr>
        <w:fldChar w:fldCharType="end"/>
      </w:r>
      <w:r w:rsidR="00B67720" w:rsidRPr="002A0BE8">
        <w:rPr>
          <w:color w:val="000000"/>
          <w:szCs w:val="26"/>
        </w:rPr>
        <w:t xml:space="preserve">. Thêm vào đó sự gia tăng băng thông rộng và kết nối Internet tốc độ cao cũng hỗ trợ cho việc mở rộng các thiết bị Tangible, đơn cử là hệ thống Kinected Conference của Anthony DeVincenzi và các cộng sự </w:t>
      </w:r>
      <w:r w:rsidR="00911FEB">
        <w:rPr>
          <w:color w:val="000000"/>
          <w:szCs w:val="26"/>
        </w:rPr>
        <w:fldChar w:fldCharType="begin" w:fldLock="1"/>
      </w:r>
      <w:r w:rsidR="00911FEB">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7]", "plainTextFormattedCitation" : "[7]", "previouslyFormattedCitation" : "[7]"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7]</w:t>
      </w:r>
      <w:r w:rsidR="00911FEB">
        <w:rPr>
          <w:color w:val="000000"/>
          <w:szCs w:val="26"/>
        </w:rPr>
        <w:fldChar w:fldCharType="end"/>
      </w:r>
      <w:r w:rsidR="00B67720" w:rsidRPr="002A0BE8">
        <w:rPr>
          <w:color w:val="000000"/>
          <w:szCs w:val="26"/>
        </w:rPr>
        <w:t xml:space="preserve"> dùng để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để nâng cao khả năng của các thiết bị Tangible, dự án PneUI của Lining Yao </w:t>
      </w:r>
      <w:r w:rsidR="00911FEB">
        <w:rPr>
          <w:color w:val="000000"/>
          <w:szCs w:val="26"/>
        </w:rPr>
        <w:fldChar w:fldCharType="begin" w:fldLock="1"/>
      </w:r>
      <w:r w:rsidR="004C4F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8]", "plainTextFormattedCitation" : "[8]", "previouslyFormattedCitation" : "[8]"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8]</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rsidR="00D00F5E" w:rsidRPr="002A0BE8" w:rsidRDefault="00393116" w:rsidP="002A0BE8">
      <w:pPr>
        <w:rPr>
          <w:color w:val="000000"/>
          <w:szCs w:val="26"/>
        </w:rPr>
      </w:pPr>
      <w:r>
        <w:rPr>
          <w:color w:val="000000"/>
          <w:szCs w:val="26"/>
        </w:rPr>
        <w:t>Các dự án của MIT Media Group</w:t>
      </w:r>
      <w:r w:rsidR="00D00F5E">
        <w:rPr>
          <w:color w:val="000000"/>
          <w:szCs w:val="26"/>
        </w:rPr>
        <w:t xml:space="preserve">: </w:t>
      </w:r>
      <w:hyperlink r:id="rId9" w:history="1">
        <w:r w:rsidRPr="00A07542">
          <w:rPr>
            <w:rStyle w:val="Hyperlink"/>
            <w:szCs w:val="26"/>
          </w:rPr>
          <w:t>http://tangible.media.mit.edu/project</w:t>
        </w:r>
      </w:hyperlink>
      <w:r w:rsidR="00D00F5E">
        <w:rPr>
          <w:color w:val="000000"/>
          <w:szCs w:val="26"/>
        </w:rPr>
        <w:t xml:space="preserve">  </w:t>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BE4A59" w:rsidP="00143180">
      <w:pPr>
        <w:pStyle w:val="Bullet4"/>
        <w:rPr>
          <w:lang w:val="en-US"/>
        </w:rPr>
      </w:pPr>
      <w:r>
        <w:rPr>
          <w:lang w:val="en-US"/>
        </w:rPr>
        <w:t>Tương tác trực tiếp vào môi trường</w:t>
      </w:r>
    </w:p>
    <w:p w:rsidR="006850BF" w:rsidRDefault="00BE4A59" w:rsidP="00261AD8">
      <w:pPr>
        <w:rPr>
          <w:lang w:val="en-US"/>
        </w:rPr>
      </w:pPr>
      <w:r>
        <w:rPr>
          <w:lang w:val="en-US"/>
        </w:rPr>
        <w:t xml:space="preserve">Đối với kỹ thuật tương tác trực tiếp vào môi trường, </w:t>
      </w:r>
      <w:r w:rsidR="000113F3">
        <w:rPr>
          <w:lang w:val="en-US"/>
        </w:rPr>
        <w:t>người dùng trực tiếp tiếp xúc, chạm vào môi trường làm biến đổi môi trường. Sự biến đổi của môi trường làm kéo theo sự biến đổi của thông tin được thể hiện tạo ra tương tác giữa người dùng và hệ thống.</w:t>
      </w:r>
    </w:p>
    <w:p w:rsidR="000113F3" w:rsidRDefault="000113F3" w:rsidP="00261AD8">
      <w:pPr>
        <w:rPr>
          <w:szCs w:val="26"/>
          <w:lang w:val="en-US"/>
        </w:rPr>
      </w:pPr>
      <w:r w:rsidRPr="000113F3">
        <w:rPr>
          <w:szCs w:val="26"/>
          <w:lang w:val="en-US"/>
        </w:rPr>
        <w:t xml:space="preserve">Kỹ thuật tương tác này tạo nên trải nghiệm người dùng rất tốt, vì người dùng nhận thức được sự thay đổi thông tin dữ liệu </w:t>
      </w:r>
      <w:r>
        <w:rPr>
          <w:szCs w:val="26"/>
          <w:lang w:val="en-US"/>
        </w:rPr>
        <w:t xml:space="preserve">do chính </w:t>
      </w:r>
      <w:r w:rsidRPr="000113F3">
        <w:rPr>
          <w:szCs w:val="26"/>
          <w:lang w:val="en-US"/>
        </w:rPr>
        <w:t xml:space="preserve">tác động </w:t>
      </w:r>
      <w:r>
        <w:rPr>
          <w:szCs w:val="26"/>
          <w:lang w:val="en-US"/>
        </w:rPr>
        <w:t xml:space="preserve">của mình </w:t>
      </w:r>
      <w:r w:rsidRPr="000113F3">
        <w:rPr>
          <w:szCs w:val="26"/>
          <w:lang w:val="en-US"/>
        </w:rPr>
        <w:t xml:space="preserve">vào môi trường. Kỹ thuật này đã được một số nhóm nghiên cứu trên thế giới ứng dụng vào việc biểu diễn thông tin </w:t>
      </w:r>
      <w:r>
        <w:rPr>
          <w:szCs w:val="26"/>
          <w:lang w:val="en-US"/>
        </w:rPr>
        <w:t xml:space="preserve">và thu được kết quả rất tích cực. </w:t>
      </w:r>
      <w:r w:rsidR="0054103E" w:rsidRPr="0054103E">
        <w:rPr>
          <w:szCs w:val="26"/>
          <w:lang w:val="en-US"/>
        </w:rPr>
        <w:t>Oliver Kreylo</w:t>
      </w:r>
      <w:r w:rsidR="0054103E">
        <w:rPr>
          <w:szCs w:val="26"/>
          <w:lang w:val="en-US"/>
        </w:rPr>
        <w:t xml:space="preserve"> cùng các cộng sự đã thực hiện dự án Sandbox </w:t>
      </w:r>
      <w:r w:rsidR="00911FEB" w:rsidRPr="00911FEB">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sidR="00911FEB" w:rsidRPr="00911FEB">
        <w:rPr>
          <w:szCs w:val="26"/>
          <w:lang w:val="en-US"/>
        </w:rPr>
        <w:fldChar w:fldCharType="separate"/>
      </w:r>
      <w:r w:rsidR="00911FEB" w:rsidRPr="00911FEB">
        <w:rPr>
          <w:noProof/>
          <w:szCs w:val="26"/>
          <w:lang w:val="en-US"/>
        </w:rPr>
        <w:t>[9]</w:t>
      </w:r>
      <w:r w:rsidR="00911FEB" w:rsidRPr="00911FEB">
        <w:rPr>
          <w:szCs w:val="26"/>
          <w:lang w:val="en-US"/>
        </w:rPr>
        <w:fldChar w:fldCharType="end"/>
      </w:r>
      <w:r w:rsidR="005A38C1">
        <w:rPr>
          <w:szCs w:val="26"/>
          <w:lang w:val="en-US"/>
        </w:rPr>
        <w:t>, dự án gồm 1 hố cát để tương tác và 1 máy chiếu phía trên để chiếu lên hình ảnh có các sắc thái màu sắc tương ứng với độ cao của bề mặt cát trong hố. Dự án nào có thể được ứng dụng vào lịnh vực địa lý để dạy học, chẳng hạn như minh họa thay đổi độ cao của bề mặt trái đất, hoặc sự chuyển động của nước khi chảy từ nơi cao xuống nơi thấp hơn</w:t>
      </w:r>
    </w:p>
    <w:p w:rsidR="005A38C1" w:rsidRDefault="005A38C1" w:rsidP="005A38C1">
      <w:pPr>
        <w:keepNext/>
        <w:jc w:val="center"/>
      </w:pPr>
      <w:r>
        <w:rPr>
          <w:noProof/>
        </w:rPr>
        <w:lastRenderedPageBreak/>
        <w:drawing>
          <wp:inline distT="0" distB="0" distL="0" distR="0" wp14:anchorId="312475E5" wp14:editId="66B401D8">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31425" cy="2273086"/>
                    </a:xfrm>
                    <a:prstGeom prst="rect">
                      <a:avLst/>
                    </a:prstGeom>
                  </pic:spPr>
                </pic:pic>
              </a:graphicData>
            </a:graphic>
          </wp:inline>
        </w:drawing>
      </w:r>
    </w:p>
    <w:p w:rsidR="005A38C1" w:rsidRDefault="005A38C1" w:rsidP="005A38C1">
      <w:pPr>
        <w:pStyle w:val="Caption"/>
        <w:rPr>
          <w:szCs w:val="26"/>
          <w:lang w:val="en-US"/>
        </w:rPr>
      </w:pPr>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r>
        <w:rPr>
          <w:noProof/>
        </w:rPr>
        <w:t xml:space="preserve"> Du khách ở </w:t>
      </w:r>
      <w:r w:rsidRPr="005A38C1">
        <w:rPr>
          <w:noProof/>
        </w:rPr>
        <w:t xml:space="preserve"> Lawrence Hall of Science khám phá các khái niệm</w:t>
      </w:r>
      <w:r>
        <w:rPr>
          <w:noProof/>
        </w:rPr>
        <w:t xml:space="preserve"> dòng chảy nước </w:t>
      </w:r>
      <w:r>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Pr>
          <w:szCs w:val="26"/>
          <w:lang w:val="en-US"/>
        </w:rPr>
        <w:fldChar w:fldCharType="separate"/>
      </w:r>
      <w:r w:rsidR="00911FEB" w:rsidRPr="00911FEB">
        <w:rPr>
          <w:b w:val="0"/>
          <w:noProof/>
          <w:szCs w:val="26"/>
          <w:lang w:val="en-US"/>
        </w:rPr>
        <w:t>[9]</w:t>
      </w:r>
      <w:r>
        <w:rPr>
          <w:szCs w:val="26"/>
          <w:lang w:val="en-US"/>
        </w:rPr>
        <w:fldChar w:fldCharType="end"/>
      </w:r>
    </w:p>
    <w:p w:rsidR="005A38C1" w:rsidRDefault="00864EEF" w:rsidP="005A38C1">
      <w:pPr>
        <w:rPr>
          <w:lang w:val="en-US"/>
        </w:rPr>
      </w:pPr>
      <w:r>
        <w:rPr>
          <w:lang w:val="en-US"/>
        </w:rPr>
        <w:t xml:space="preserve">Để </w:t>
      </w:r>
      <w:r w:rsidR="00D22D02">
        <w:rPr>
          <w:lang w:val="en-US"/>
        </w:rPr>
        <w:t xml:space="preserve">khảo sát và đánh giá độ hiệu quả, chúng em </w:t>
      </w:r>
      <w:r w:rsidR="0083077A">
        <w:rPr>
          <w:lang w:val="en-US"/>
        </w:rPr>
        <w:t xml:space="preserve">đã lấy cảm hứng ý tưởng của project Sandbox và thử nghiệm thực tế. Sau quá trình nghiên cứu và phá triển, nhóm chúng em đã hiện thức hóa được ý tưởng ban đầu. </w:t>
      </w:r>
    </w:p>
    <w:p w:rsidR="0083077A" w:rsidRDefault="0083077A" w:rsidP="0083077A">
      <w:pPr>
        <w:keepNext/>
        <w:jc w:val="center"/>
      </w:pPr>
      <w:r>
        <w:rPr>
          <w:noProof/>
        </w:rPr>
        <w:drawing>
          <wp:inline distT="0" distB="0" distL="0" distR="0" wp14:anchorId="62A33C68" wp14:editId="6FF287E6">
            <wp:extent cx="4039790" cy="2367915"/>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66565" cy="2383609"/>
                    </a:xfrm>
                    <a:prstGeom prst="rect">
                      <a:avLst/>
                    </a:prstGeom>
                  </pic:spPr>
                </pic:pic>
              </a:graphicData>
            </a:graphic>
          </wp:inline>
        </w:drawing>
      </w:r>
    </w:p>
    <w:p w:rsidR="0083077A" w:rsidRDefault="0083077A" w:rsidP="0083077A">
      <w:pPr>
        <w:pStyle w:val="Caption"/>
        <w:rPr>
          <w:noProof/>
        </w:rPr>
      </w:pPr>
      <w:bookmarkStart w:id="174" w:name="_Ref517385107"/>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174"/>
      <w:r>
        <w:t xml:space="preserve"> </w:t>
      </w:r>
      <w:r>
        <w:rPr>
          <w:noProof/>
        </w:rPr>
        <w:t>Mô hình hố cát render màu theo độ cao</w:t>
      </w:r>
    </w:p>
    <w:p w:rsidR="00AD6866" w:rsidRPr="004306E2" w:rsidRDefault="006B7C00" w:rsidP="00AD6866">
      <w:pPr>
        <w:rPr>
          <w:lang w:val="en-US"/>
        </w:rPr>
      </w:pPr>
      <w:r>
        <w:rPr>
          <w:lang w:val="en-US"/>
        </w:rPr>
        <w:t xml:space="preserve">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noBreakHyphen/>
      </w:r>
      <w:r>
        <w:rPr>
          <w:noProof/>
        </w:rPr>
        <w:t>2</w:t>
      </w:r>
      <w:r>
        <w:rPr>
          <w:lang w:val="en-US"/>
        </w:rPr>
        <w:fldChar w:fldCharType="end"/>
      </w:r>
      <w:r>
        <w:rPr>
          <w:lang w:val="en-US"/>
        </w:rPr>
        <w:t xml:space="preserve">. Theo đánh giá và nhận xét, kỹ thuật tương tác này mang lại trải nghiệm người dùng rất tốt, khiến người dùng thích thú, tìm tòi và khám phá. Tuy nhiên, hạn chế của cách làm này cần chuẩn bị nhiều thiết bị, vật liệu. Ngoài ra mô hình này chỉ </w:t>
      </w:r>
      <w:r>
        <w:rPr>
          <w:lang w:val="en-US"/>
        </w:rPr>
        <w:lastRenderedPageBreak/>
        <w:t>phù hợp cho một đó lĩnh vực như địa lý, khó có thể áp dụng sang nhiều lĩnh vực khác như toán học, sinh học,...</w:t>
      </w:r>
    </w:p>
    <w:p w:rsidR="00D53824" w:rsidRDefault="00BE4A59" w:rsidP="00143180">
      <w:pPr>
        <w:pStyle w:val="Bullet4"/>
        <w:rPr>
          <w:lang w:val="en-US"/>
        </w:rPr>
      </w:pPr>
      <w:r>
        <w:rPr>
          <w:lang w:val="en-US"/>
        </w:rPr>
        <w:t>Tương tác 1 phần vào môi trường để kích hoạt sự kiện</w:t>
      </w:r>
    </w:p>
    <w:p w:rsidR="00491156" w:rsidRPr="00491156" w:rsidRDefault="00491156" w:rsidP="00491156">
      <w:pPr>
        <w:pStyle w:val="Bullet4"/>
        <w:numPr>
          <w:ilvl w:val="0"/>
          <w:numId w:val="0"/>
        </w:numPr>
        <w:ind w:left="630"/>
        <w:rPr>
          <w:b w:val="0"/>
          <w:lang w:val="en-US"/>
        </w:rPr>
      </w:pPr>
      <w:r>
        <w:rPr>
          <w:b w:val="0"/>
          <w:lang w:val="en-US"/>
        </w:rPr>
        <w:t xml:space="preserve">Đối với kỹ thuật này, sự thu hút đối với người dùng </w:t>
      </w:r>
      <w:bookmarkStart w:id="175" w:name="_GoBack"/>
      <w:bookmarkEnd w:id="175"/>
    </w:p>
    <w:p w:rsidR="00AD6866" w:rsidRDefault="00AD6866" w:rsidP="00AD6866">
      <w:pPr>
        <w:keepNext/>
        <w:spacing w:line="324" w:lineRule="auto"/>
        <w:jc w:val="center"/>
      </w:pPr>
      <w:r>
        <w:rPr>
          <w:noProof/>
        </w:rPr>
        <w:drawing>
          <wp:inline distT="0" distB="0" distL="0" distR="0" wp14:anchorId="57E5AB5B" wp14:editId="4F43CCD5">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41520" cy="2723271"/>
                    </a:xfrm>
                    <a:prstGeom prst="rect">
                      <a:avLst/>
                    </a:prstGeom>
                  </pic:spPr>
                </pic:pic>
              </a:graphicData>
            </a:graphic>
          </wp:inline>
        </w:drawing>
      </w:r>
    </w:p>
    <w:p w:rsidR="00D53824" w:rsidRDefault="00AD6866" w:rsidP="00AD6866">
      <w:pPr>
        <w:pStyle w:val="Caption"/>
        <w:rPr>
          <w:noProof/>
        </w:rPr>
      </w:pPr>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3</w:t>
      </w:r>
      <w:r>
        <w:fldChar w:fldCharType="end"/>
      </w:r>
      <w:r>
        <w:rPr>
          <w:noProof/>
        </w:rPr>
        <w:t xml:space="preserve"> Chiếu phố</w:t>
      </w:r>
      <w:r w:rsidR="00EA5C3B">
        <w:rPr>
          <w:noProof/>
        </w:rPr>
        <w:t>i</w:t>
      </w:r>
      <w:r>
        <w:rPr>
          <w:noProof/>
        </w:rPr>
        <w:t xml:space="preserve"> cảnh lên đĩa thức ăn</w:t>
      </w:r>
    </w:p>
    <w:p w:rsidR="00EA5C3B" w:rsidRPr="00EA5C3B" w:rsidRDefault="00EA5C3B" w:rsidP="00EA5C3B">
      <w:r>
        <w:t>Với kỹ th</w:t>
      </w:r>
    </w:p>
    <w:p w:rsidR="006B665B" w:rsidRPr="006B665B" w:rsidRDefault="00BE4A59" w:rsidP="00143180">
      <w:pPr>
        <w:pStyle w:val="Bullet4"/>
        <w:rPr>
          <w:lang w:val="en-US"/>
        </w:rPr>
      </w:pPr>
      <w:r>
        <w:rPr>
          <w:lang w:val="en-US"/>
        </w:rPr>
        <w:t>Tương tác thông qua</w:t>
      </w:r>
      <w:r w:rsidR="006B665B">
        <w:rPr>
          <w:lang w:val="en-US"/>
        </w:rPr>
        <w:t xml:space="preserve">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w:t>
      </w:r>
      <w:r w:rsidRPr="006B665B">
        <w:lastRenderedPageBreak/>
        <w:t>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43180">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43180">
      <w:pPr>
        <w:ind w:left="720" w:firstLine="0"/>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76" w:name="_Ref517121905"/>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r>
        <w:t xml:space="preserve"> Hành động Flip</w:t>
      </w:r>
      <w:bookmarkEnd w:id="176"/>
    </w:p>
    <w:p w:rsidR="0018611E" w:rsidRDefault="007A692D" w:rsidP="00143180">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143180">
      <w:pPr>
        <w:ind w:left="720" w:firstLine="0"/>
      </w:pPr>
      <w:r w:rsidRPr="00872B8E">
        <w:rPr>
          <w:noProof/>
        </w:rPr>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77" w:name="_Ref517122345"/>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r>
        <w:t xml:space="preserve"> Hành động Shake</w:t>
      </w:r>
      <w:bookmarkEnd w:id="177"/>
    </w:p>
    <w:p w:rsidR="00872B8E" w:rsidRDefault="00872B8E" w:rsidP="00143180">
      <w:pPr>
        <w:pStyle w:val="ListParagraph"/>
      </w:pPr>
      <w:r>
        <w:lastRenderedPageBreak/>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rsidR="00872B8E" w:rsidRDefault="00872B8E" w:rsidP="00143180">
      <w:pPr>
        <w:ind w:left="720" w:firstLine="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78" w:name="_Ref517122918"/>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178"/>
      <w:r>
        <w:t xml:space="preserve"> Hành động Erect</w:t>
      </w:r>
    </w:p>
    <w:p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143180">
      <w:pPr>
        <w:ind w:left="720" w:firstLine="0"/>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8A82085"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LQgYAAK4yAAAOAAAAZHJzL2Uyb0RvYy54bWzsW9tu4zYQfS/QfxD03lik7kacRZHdpAUW&#10;3aBp+67VxRZWFgWKiZO/75CUqIslX5RLu63y4NgWSXGow+GZM+PLD0/bTHuMaZmSfKWjC0PX4jwk&#10;UZqvV/qff9z85OlayYI8CjKSxyv9OS71D1c//nC5K5YxJhuSRTHVYJC8XO6Klb5hrFguFmW4ibdB&#10;eUGKOIeLCaHbgMFHul5ENNjB6NtsgQ3DWewIjQpKwrgs4duP8qJ+JcZPkjhkX5KkjJmWrXSYGxOv&#10;VLx+5a+Lq8tguaZBsUnDahrBhFlsgzSHm6qhPgYs0B5oujfUNg0pKUnCLkKyXZAkScNY2ADWIKNn&#10;zS0lD4WwZb3crQu1TLC0vXWaPGz42+Md1dJopWMT61oebOEhiftqJhIWxU/sc8lgnRa7Yr0U7fnq&#10;ire3tLgv7ihc5F+s5Se+DE8J3fL/YKD2JFb7Wa02DKiF8CXGlmVajq6FcA252LR8Wz6PcAMPba9f&#10;uPl0pOeivrGYqpqOmpuatzLZ7JqMTfOVbUaG4Ro2knYNWu4ix7KsQcM7nUfMb7qPWg87q2zAU74M&#10;PPeboIgFJksJhgo8Vr2S94wG6XrDtJ8pJTvtmuQ57EJCNXjAe4tbjcEfjHh7nd9RjpvwKb8vPpPw&#10;WymB17rIW5YAuhpmWpKlxS+AIDF4BTgXua7n6hpH1tATcLFtOUhCz3GQB1PjN6rxEywLWrLbmGw1&#10;/mall5VRyhp5t+Cx2hpNBz6tLNd2cGPsGoaY1CYOok95pLHnAnYXo2mQr7NYPnIWpNnwNZhNlott&#10;VxssTGfPWSxv8nucwOLDTpKTET4zvs6o9hiAtwvCMM6ZQJ4YCVrzbkmaZaqjnN7BjlV73jUW/vSc&#10;zqqHuDPJmeq8TXNCxeL07s6e6iknsn29AtJuvgRfSfQsnA5sc4FtCZ93ALl9AshtYVXba74qyAXc&#10;/6qfece/IhM5nlG5kkFfg13Tm5E+skVmpLe4ABzLkgsccOfOWyCde4oK1cjwXduovLhlgMOu+EGN&#10;bSB0nDuYyPM8QeVmB77v+WdYt2ANYJKwvsnILtwElC01wdWx6R5Fs6K69Xnc0IWuHwY8YuT2OB/y&#10;bQMBS5KIRb51BLEJzPCaz/DXvHhgXx4YvIopnkA6atIkedIYbcBiuN75G32rz98sH6IMg1wjUzzj&#10;TLQ1d5tAFZrOR6iCRll2TWQEGOThhkAAGDIqKN97UwiIh8cQ6L0CAh0XYx9Qxokv9kzX9rsw9GzD&#10;wkBjRMyFDc92xCo0SO4R338IhZK8VgDdBFEsOa1twF81YYVbwdvPAGs9tiT8ZwK223kCaFtb5TC/&#10;/TeB1q9Be4AN+EfROzW467NdyQuAoYxFdzUvMF1kHsH3ywK7OXjjOl0Tc04L3hq1pqUj7Wk1cF52&#10;5CkMX4io9F30KddErvSVIE6cI081HRU5bezlKkZ1AClx7230GQvEjmOEHtr0F/RVQ9cWtW/rM57l&#10;m91DalZnhKwzqzM0GpLFRyRIS+nX46cUtHlTiB9QZ0zsYVC7gXWAkjYkZM/iTOcs6eqXk2haHclM&#10;oGnTTrJ38uUqa3EA6PuJjLfy5W06ZiHHsHuRbyWzm8h2fBGNqIOwUc1nmV3K8sI5/N9ldsiGjcXI&#10;cOmY/z5ZpfF9px8d41mk4curQmsZdTc6ywRH2nT+fkQaS+V59mRCuPRyALZEGuzbkPjvsoJZo6mS&#10;l7iSeiYd/nXnCZj9HjUaXkhxNMB7k4zNIOdt526qKpua9NbqjG07Zi3m1fUiPfVxVmda4kqXEE+A&#10;9TRO26gVB9UZlVmRxUPY2s+nnFU9pFECdRfI8LjkKyPhOi1oQVYQYj1Q/2wPcNZLCvLMCgJFQUjc&#10;lg8yUb+qCA0P0BTYjAyheGuzJO8o4KjEwQHSfzyDwDVYCEFFSqhfRLOns/bWqcfrq31s+QgqXSpP&#10;/Sb7uCRZGt0AQR7gJg2mO61mYfY1hNl3CmdPyC5Yp2UXTkW2ZUPZnCwsEC5kRvZcL/aSitoRRdJW&#10;KYtxnw1tjgUUZ/ls17EMXtk4cjrOThuKKofqGmax/SyxHUqaj4Yb0OY1oQ3VCq4DbE9CGwp2elmj&#10;Gdr/dWg3vFsUBYsfRYjqj+oHHLySq/1ZtGp+ZnL1NwAAAP//AwBQSwMEFAAGAAgAAAAhAPeSt4Pd&#10;AAAABQEAAA8AAABkcnMvZG93bnJldi54bWxMj0FrwkAQhe+F/odlCr3VTYzakmYjIm1PIlSF0tuY&#10;HZNgdjZk1yT++257sZeBx3u89022HE0jeupcbVlBPIlAEBdW11wqOOzfn15AOI+ssbFMCq7kYJnf&#10;32WYajvwJ/U7X4pQwi5FBZX3bSqlKyoy6Ca2JQ7eyXYGfZBdKXWHQyg3jZxG0UIarDksVNjSuqLi&#10;vLsYBR8DDqskfus359P6+r2fb782MSn1+DCuXkF4Gv0tDL/4AR3ywHS0F9ZONArCI/7vBi+ZJzMQ&#10;RwXT53gGMs/kf/r8BwAA//8DAFBLAQItABQABgAIAAAAIQC2gziS/gAAAOEBAAATAAAAAAAAAAAA&#10;AAAAAAAAAABbQ29udGVudF9UeXBlc10ueG1sUEsBAi0AFAAGAAgAAAAhADj9If/WAAAAlAEAAAsA&#10;AAAAAAAAAAAAAAAALwEAAF9yZWxzLy5yZWxzUEsBAi0AFAAGAAgAAAAhAFDXf8tCBgAArjIAAA4A&#10;AAAAAAAAAAAAAAAALgIAAGRycy9lMm9Eb2MueG1sUEsBAi0AFAAGAAgAAAAhAPeSt4PdAAAABQEA&#10;AA8AAAAAAAAAAAAAAAAAnAgAAGRycy9kb3ducmV2LnhtbFBLBQYAAAAABAAEAPMAAACmCQ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79" w:name="_Ref517122931"/>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179"/>
      <w:r>
        <w:t xml:space="preserve"> Hành động Shake Down</w:t>
      </w:r>
    </w:p>
    <w:p w:rsidR="00DD3533" w:rsidRDefault="00DD3533" w:rsidP="00143180">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Chúng em mô phòng hành động này tượng trưng cho việc lấy một thông tin từ môi trường bên ngoài vào trong thiết bị của người sử dụng.</w:t>
      </w:r>
    </w:p>
    <w:p w:rsidR="00DD3533" w:rsidRDefault="00DD3533" w:rsidP="00143180">
      <w:pPr>
        <w:ind w:left="720" w:firstLine="0"/>
      </w:pPr>
      <w:r w:rsidRPr="00DD3533">
        <w:rPr>
          <w:noProof/>
        </w:rPr>
        <w:lastRenderedPageBreak/>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80" w:name="_Ref517123046"/>
      <w:r>
        <w:t xml:space="preserve">Hình </w:t>
      </w:r>
      <w:r w:rsidR="00AD6866">
        <w:fldChar w:fldCharType="begin"/>
      </w:r>
      <w:r w:rsidR="00AD6866">
        <w:instrText xml:space="preserve"> STYLEREF 1 \s </w:instrText>
      </w:r>
      <w:r w:rsidR="00AD6866">
        <w:fldChar w:fldCharType="separate"/>
      </w:r>
      <w:r w:rsidR="00AD6866">
        <w:rPr>
          <w:noProof/>
        </w:rPr>
        <w:t>1</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180"/>
      <w:r>
        <w:t xml:space="preserve"> Hành động Shake Up</w:t>
      </w:r>
    </w:p>
    <w:p w:rsidR="00D53824" w:rsidRPr="00562157" w:rsidRDefault="00D53824" w:rsidP="00143180">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81" w:name="_Toc359716061"/>
      <w:bookmarkStart w:id="182" w:name="_Toc360055355"/>
      <w:bookmarkStart w:id="183" w:name="_Toc360417474"/>
      <w:bookmarkStart w:id="184" w:name="_Toc360417654"/>
      <w:bookmarkStart w:id="185" w:name="_Toc515781205"/>
      <w:bookmarkEnd w:id="170"/>
      <w:bookmarkEnd w:id="171"/>
      <w:r w:rsidRPr="00562157">
        <w:rPr>
          <w:lang w:val="en-US"/>
        </w:rPr>
        <w:lastRenderedPageBreak/>
        <w:t>Lý do thực hiện đề tài</w:t>
      </w:r>
      <w:bookmarkEnd w:id="181"/>
      <w:bookmarkEnd w:id="182"/>
      <w:bookmarkEnd w:id="183"/>
      <w:bookmarkEnd w:id="184"/>
      <w:bookmarkEnd w:id="185"/>
    </w:p>
    <w:p w:rsidR="008F7757" w:rsidRDefault="002245C9" w:rsidP="00386D5A">
      <w:bookmarkStart w:id="186" w:name="_Toc359716062"/>
      <w:bookmarkStart w:id="187" w:name="_Toc360055356"/>
      <w:bookmarkStart w:id="188" w:name="_Toc360417475"/>
      <w:bookmarkStart w:id="189" w:name="_Toc360417655"/>
      <w:r>
        <w:rPr>
          <w:lang w:val="en-US"/>
        </w:rPr>
        <w:t>Từ năm 2015, Sở Giáo dục vào Đào tạo đã đưa chương trình giáo dục STEM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STEM (viết tắt tiếng Anh của Science - Khoa học, Technology - Công nghệ, Engineering - Kỹ thuật và Math - Toán học) là phương pháp giảng dạy các môn khoa học ứng dụng hướng đến liên kết môn học, mang tính thực tiễn cao</w:t>
      </w:r>
      <w:r w:rsidR="00B809FA">
        <w:t xml:space="preserve"> </w:t>
      </w:r>
      <w:r w:rsidR="003041C1">
        <w:fldChar w:fldCharType="begin" w:fldLock="1"/>
      </w:r>
      <w:r w:rsidR="004C4F5B">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0]", "plainTextFormattedCitation" : "[10]", "previouslyFormattedCitation" : "[10]" }, "properties" : { "noteIndex" : 0 }, "schema" : "https://github.com/citation-style-language/schema/raw/master/csl-citation.json" }</w:instrText>
      </w:r>
      <w:r w:rsidR="003041C1">
        <w:fldChar w:fldCharType="separate"/>
      </w:r>
      <w:r w:rsidR="00911FEB" w:rsidRPr="00911FEB">
        <w:rPr>
          <w:noProof/>
        </w:rPr>
        <w:t>[10]</w:t>
      </w:r>
      <w:r w:rsidR="003041C1">
        <w:fldChar w:fldCharType="end"/>
      </w:r>
      <w:r w:rsidR="00B809FA" w:rsidRPr="00B809FA">
        <w:t xml:space="preserve">. </w:t>
      </w:r>
      <w:r w:rsidR="003041C1">
        <w:t xml:space="preserve">Mục tiêu </w:t>
      </w:r>
      <w:r w:rsidR="00B809FA" w:rsidRPr="00B809FA">
        <w:t>hương pháp này là biến việc học các môn khoa học cơ bản rời rạc trở nên thú vị, sống động hơn với học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Dự án Thư viện thông minh</w:t>
      </w:r>
      <w:r w:rsidR="0084121E">
        <w:t>, Dự án phòng học thông minh</w:t>
      </w:r>
      <w:r w:rsidR="00AA00B3">
        <w:t>, hay các trại hè như Robotics Camp do đại sứ quán Mỹ bảo tr</w:t>
      </w:r>
      <w:r w:rsidR="00095D61">
        <w:t>ợ.</w:t>
      </w:r>
    </w:p>
    <w:p w:rsidR="00254C43" w:rsidRDefault="0084121E" w:rsidP="00254C43">
      <w:pPr>
        <w:rPr>
          <w:lang w:val="en-US"/>
        </w:rPr>
      </w:pPr>
      <w:r>
        <w:rPr>
          <w:lang w:val="en-US"/>
        </w:rPr>
        <w:t>Hiểu được tiềm năng to lớn của các việc áp dụng kỹ thuật công nghệ cao để áp dụng vào phương pháp dạy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tìm đam mê khoa học, kích thích người dùng tìm tòi, khám phá.</w:t>
      </w:r>
    </w:p>
    <w:p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84121E">
        <w:rPr>
          <w:lang w:val="en-US"/>
        </w:rPr>
        <w:t xml:space="preserve"> </w:t>
      </w:r>
      <w:r w:rsidR="004269BF">
        <w:rPr>
          <w:lang w:val="en-US"/>
        </w:rPr>
        <w:t>tạo động lực và cảm hứng để chúng em thực hiện đề tài này.</w:t>
      </w:r>
    </w:p>
    <w:p w:rsidR="00AA00B3" w:rsidRPr="00562157" w:rsidRDefault="00BD5520" w:rsidP="00AA00B3">
      <w:pPr>
        <w:rPr>
          <w:lang w:val="en-US"/>
        </w:rPr>
      </w:pPr>
      <w:r>
        <w:rPr>
          <w:lang w:val="en-US"/>
        </w:rPr>
        <w:t>Trong hệ thống hỗ trợ Tangible mà chúng em phát triển, chúng em dùng 1 camera độ sâu, cụ thể là Kinect v2 kết hợp với 1 máy chiếu để tạo nên không gian tương tác hỗ trợ Tangible.</w:t>
      </w:r>
      <w:r w:rsidR="00EC00DC">
        <w:rPr>
          <w:lang w:val="en-US"/>
        </w:rPr>
        <w:t xml:space="preserve"> </w:t>
      </w:r>
      <w:r>
        <w:rPr>
          <w:lang w:val="en-US"/>
        </w:rPr>
        <w:t>Chi phí cho hệ thống này khi triển khai thực tế không quá cao và có thể lắp đặt nhanh cho tính nhỏ gọn,  cấu trúc đơn giản. Hệ thống có thể đặt trong các phòng học, cho phép nhiều người cùng quan sát và thảo luận với nhau</w:t>
      </w:r>
      <w:r w:rsidR="00EC00DC">
        <w:rPr>
          <w:lang w:val="en-US"/>
        </w:rPr>
        <w:t>. Ngoài ra, hệ thống còn có khả năng nâng cấp, thay vì sử dụng máy chiếu để hiển thị ảnh thì ta có thể thay bằng bất kì màn hình hiển thị nào khác, điều này mang đếm trải nghiệm hình ảnh tốt hơn nhưng kèm theo đó là chi phí triển khai sẽ tốn kém hơn.</w:t>
      </w:r>
    </w:p>
    <w:p w:rsidR="00D53824" w:rsidRPr="00562157" w:rsidRDefault="00D53824" w:rsidP="00CD778B">
      <w:pPr>
        <w:pStyle w:val="Heading2"/>
        <w:rPr>
          <w:lang w:val="en-US"/>
        </w:rPr>
      </w:pPr>
      <w:bookmarkStart w:id="190" w:name="_Toc515781206"/>
      <w:r w:rsidRPr="00562157">
        <w:rPr>
          <w:lang w:val="en-US"/>
        </w:rPr>
        <w:lastRenderedPageBreak/>
        <w:t>Mục tiêu đề tài</w:t>
      </w:r>
      <w:bookmarkEnd w:id="186"/>
      <w:bookmarkEnd w:id="187"/>
      <w:bookmarkEnd w:id="188"/>
      <w:bookmarkEnd w:id="189"/>
      <w:bookmarkEnd w:id="190"/>
    </w:p>
    <w:p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1 hệ thống có hỗ trợ tương tác Tangible</w:t>
      </w:r>
      <w:r w:rsidR="00380447">
        <w:rPr>
          <w:lang w:val="en-US"/>
        </w:rPr>
        <w:t>, triển khai</w:t>
      </w:r>
      <w:r w:rsidR="00380447" w:rsidRPr="00380447">
        <w:rPr>
          <w:b/>
          <w:lang w:val="en-US"/>
        </w:rPr>
        <w:t>, nghiên cứu và đề xuất thêm</w:t>
      </w:r>
      <w:r w:rsidR="00380447">
        <w:rPr>
          <w:lang w:val="en-US"/>
        </w:rPr>
        <w:t xml:space="preserve"> các thao tác, cử chỉ hỗ trợ quá trình tương tác. Từ đó phát triển và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rsidR="00380447" w:rsidRDefault="00380447" w:rsidP="00261AD8">
      <w:pPr>
        <w:rPr>
          <w:lang w:val="en-US"/>
        </w:rPr>
      </w:pPr>
      <w:r>
        <w:rPr>
          <w:lang w:val="en-US"/>
        </w:rPr>
        <w:t>Để đạt được mục tiêu trên, chúng em đề ra các nội dung cần thực hiện như sau:</w:t>
      </w:r>
    </w:p>
    <w:p w:rsidR="00380447" w:rsidRDefault="009E0468" w:rsidP="009E0468">
      <w:pPr>
        <w:pStyle w:val="K-Bullet--Heading"/>
        <w:rPr>
          <w:lang w:val="en-US"/>
        </w:rPr>
      </w:pPr>
      <w:r>
        <w:rPr>
          <w:lang w:val="en-US"/>
        </w:rPr>
        <w:t>Khảo sát vấn đề:</w:t>
      </w:r>
    </w:p>
    <w:p w:rsidR="009E0468" w:rsidRDefault="008C7E45" w:rsidP="00143180">
      <w:pPr>
        <w:pStyle w:val="Bullet6"/>
        <w:rPr>
          <w:lang w:val="en-US"/>
        </w:rPr>
      </w:pPr>
      <w:r>
        <w:rPr>
          <w:lang w:val="en-US"/>
        </w:rPr>
        <w:t>Tìm hiểu hướng tiếp cấn về Tangible của các nhóm nghiên cứu trên thế giới</w:t>
      </w:r>
    </w:p>
    <w:p w:rsidR="008C7E45" w:rsidRDefault="008C7E45" w:rsidP="00143180">
      <w:pPr>
        <w:pStyle w:val="Bullet6"/>
        <w:rPr>
          <w:lang w:val="en-US"/>
        </w:rPr>
      </w:pPr>
      <w:r>
        <w:rPr>
          <w:lang w:val="en-US"/>
        </w:rPr>
        <w:t>Tìm hiểu các kiểu tương tác giữa người và máy, các cách biểu diễn thông tin ảo trong môi trường thực tế</w:t>
      </w:r>
    </w:p>
    <w:p w:rsidR="008C7E45" w:rsidRDefault="008C7E45" w:rsidP="00143180">
      <w:pPr>
        <w:pStyle w:val="Bullet6"/>
        <w:rPr>
          <w:lang w:val="en-US"/>
        </w:rPr>
      </w:pPr>
      <w:r>
        <w:rPr>
          <w:lang w:val="en-US"/>
        </w:rPr>
        <w:t>Tìm hiểu cách khả năng, cách tích hợp và sử dụng Kinect v2</w:t>
      </w:r>
    </w:p>
    <w:p w:rsidR="008C7E45" w:rsidRDefault="008C7E45" w:rsidP="00143180">
      <w:pPr>
        <w:pStyle w:val="Bullet6"/>
        <w:rPr>
          <w:lang w:val="en-US"/>
        </w:rPr>
      </w:pPr>
      <w:r>
        <w:rPr>
          <w:lang w:val="en-US"/>
        </w:rPr>
        <w:t>Tìm hiểu các công nghệ về đồ họa 3D, xử lý và nhận dạng</w:t>
      </w:r>
    </w:p>
    <w:p w:rsidR="008C7E45" w:rsidRDefault="008C7E45" w:rsidP="00143180">
      <w:pPr>
        <w:pStyle w:val="Bullet6"/>
        <w:rPr>
          <w:lang w:val="en-US"/>
        </w:rPr>
      </w:pPr>
      <w:r>
        <w:rPr>
          <w:lang w:val="en-US"/>
        </w:rPr>
        <w:t>Tìm hiểu các kỹ thuật, khả năng hỗ trợ lập trình trong Unity3D</w:t>
      </w:r>
    </w:p>
    <w:p w:rsidR="008C7E45" w:rsidRDefault="008C7E45" w:rsidP="008C7E45">
      <w:pPr>
        <w:pStyle w:val="K-Bullet--Heading"/>
        <w:rPr>
          <w:lang w:val="en-US"/>
        </w:rPr>
      </w:pPr>
      <w:r>
        <w:rPr>
          <w:lang w:val="en-US"/>
        </w:rPr>
        <w:t>Đề xuất giải pháp và tiến hành thực nghiệm:</w:t>
      </w:r>
    </w:p>
    <w:p w:rsidR="008C7E45" w:rsidRDefault="008C7E45" w:rsidP="00143180">
      <w:pPr>
        <w:pStyle w:val="Bullet6"/>
        <w:rPr>
          <w:lang w:val="en-US"/>
        </w:rPr>
      </w:pPr>
      <w:r>
        <w:rPr>
          <w:lang w:val="en-US"/>
        </w:rPr>
        <w:t>Đề xuất các thao tác tương tác có thể ứng dụng được, chia ra thành 3 nhóm tương tác chính: tương tác trực tiếp vào môi trường, tương tác 1 phần vào môi trường để kích hoạt sự kiện</w:t>
      </w:r>
      <w:r w:rsidR="00305584">
        <w:rPr>
          <w:lang w:val="en-US"/>
        </w:rPr>
        <w:t xml:space="preserve"> và tương tác thông qua thiết bị trung gian, cụ thể là điện thoại thông minh.</w:t>
      </w:r>
    </w:p>
    <w:p w:rsidR="00305584" w:rsidRDefault="00305584" w:rsidP="00143180">
      <w:pPr>
        <w:pStyle w:val="Bullet6"/>
        <w:rPr>
          <w:lang w:val="en-US"/>
        </w:rPr>
      </w:pPr>
      <w:r>
        <w:rPr>
          <w:lang w:val="en-US"/>
        </w:rPr>
        <w:t>Tiến hành thực nghiệm đối với từng loại tương tác nêu trên để phân tích, đánh giá và đưa ra kết luận.</w:t>
      </w:r>
    </w:p>
    <w:p w:rsidR="00305584" w:rsidRDefault="00305584" w:rsidP="00143180">
      <w:pPr>
        <w:pStyle w:val="Bullet6"/>
        <w:rPr>
          <w:lang w:val="en-US"/>
        </w:rPr>
      </w:pPr>
      <w:r>
        <w:rPr>
          <w:lang w:val="en-US"/>
        </w:rPr>
        <w:t>Đề xuất và đánh giá các phương pháp nhận dạng vật thể và theo vết vật thể dựa vào ảnh màu, ảnh hồng ngoại và ảnh độ sâu thu được từ Kinect.</w:t>
      </w:r>
    </w:p>
    <w:p w:rsidR="00305584" w:rsidRDefault="00305584" w:rsidP="00143180">
      <w:pPr>
        <w:pStyle w:val="Bullet6"/>
        <w:rPr>
          <w:lang w:val="en-US"/>
        </w:rPr>
      </w:pPr>
      <w:r>
        <w:rPr>
          <w:lang w:val="en-US"/>
        </w:rPr>
        <w:t>Đề xuất cách thức giao tiếp giữa các module trong một hệ thống.</w:t>
      </w:r>
    </w:p>
    <w:p w:rsidR="00305584" w:rsidRDefault="00305584" w:rsidP="00143180">
      <w:pPr>
        <w:pStyle w:val="Bullet6"/>
        <w:rPr>
          <w:lang w:val="en-US"/>
        </w:rPr>
      </w:pPr>
      <w:r>
        <w:rPr>
          <w:lang w:val="en-US"/>
        </w:rPr>
        <w:t>Đề xuất xây dựng kiến trúc linh hoạt để có thể mở rộng, thay đổi nhanh hệ thống, đáp ứng các nhu cầu đa dạng, phức tạp trong thực tế.</w:t>
      </w:r>
    </w:p>
    <w:p w:rsidR="00305584" w:rsidRDefault="009B47FE" w:rsidP="00143180">
      <w:pPr>
        <w:pStyle w:val="Bullet6"/>
        <w:rPr>
          <w:lang w:val="en-US"/>
        </w:rPr>
      </w:pPr>
      <w:r>
        <w:rPr>
          <w:lang w:val="en-US"/>
        </w:rPr>
        <w:t>Đề xuất cấu trúc hệ thống của môi trường tương tác hỗ trợ Tangible, cách bố trí các phần cứng trong hệ thống sao cho hiệu quả, tối ưu.</w:t>
      </w:r>
    </w:p>
    <w:p w:rsidR="009B47FE" w:rsidRDefault="009B47FE" w:rsidP="009B47FE">
      <w:pPr>
        <w:pStyle w:val="K-Bullet--Heading"/>
        <w:rPr>
          <w:lang w:val="en-US"/>
        </w:rPr>
      </w:pPr>
      <w:r>
        <w:rPr>
          <w:lang w:val="en-US"/>
        </w:rPr>
        <w:t>Dựa trên những khảo sát và đề xuất trên, chúng em</w:t>
      </w:r>
      <w:r w:rsidR="00DB7AA3">
        <w:rPr>
          <w:lang w:val="en-US"/>
        </w:rPr>
        <w:t xml:space="preserve"> sẽ</w:t>
      </w:r>
      <w:r>
        <w:rPr>
          <w:lang w:val="en-US"/>
        </w:rPr>
        <w:t xml:space="preserve"> triển thực tế </w:t>
      </w:r>
      <w:r w:rsidR="00DB7AA3">
        <w:rPr>
          <w:lang w:val="en-US"/>
        </w:rPr>
        <w:t xml:space="preserve">1 thí nghiệm và </w:t>
      </w:r>
      <w:r>
        <w:rPr>
          <w:lang w:val="en-US"/>
        </w:rPr>
        <w:t>2 hệ thống để chứng minh tính thực tiễn của đề tài:</w:t>
      </w:r>
    </w:p>
    <w:p w:rsidR="00DB7AA3" w:rsidRDefault="00DB7AA3" w:rsidP="00143180">
      <w:pPr>
        <w:pStyle w:val="Bullet6"/>
        <w:rPr>
          <w:lang w:val="en-US"/>
        </w:rPr>
      </w:pPr>
      <w:r>
        <w:rPr>
          <w:lang w:val="en-US"/>
        </w:rPr>
        <w:lastRenderedPageBreak/>
        <w:t>Thí nghiệm hố cát hỗ trợ tương tác Tangible: Đây là thí nghiệm chúng em sẽ thực nghiệm trong quá trình khảo sát độ hiệu quả của kỹ thuật tương tác trực tiếp vào môi trường để làm biến đổi thông tin. Thí nghiệm gồm một hộp chứa cát trắng và máy chiếu, kinect lắp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rsidR="009B47FE" w:rsidRDefault="009B47FE" w:rsidP="00143180">
      <w:pPr>
        <w:pStyle w:val="Bullet6"/>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c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BD5520" w:rsidRPr="00174D00" w:rsidRDefault="009B47FE" w:rsidP="00143180">
      <w:pPr>
        <w:pStyle w:val="Bullet6"/>
        <w:rPr>
          <w:lang w:val="en-US"/>
        </w:rPr>
      </w:pPr>
      <w:r>
        <w:rPr>
          <w:lang w:val="en-US"/>
        </w:rPr>
        <w:t xml:space="preserve">Hệ thống chia sẻ dữ liệu hỗ trợ tương tác Tangible: Hệ thống cho phép người dùng chia sẻ dữ liệu như </w:t>
      </w:r>
      <w:r w:rsidR="00870108">
        <w:rPr>
          <w:lang w:val="en-US"/>
        </w:rPr>
        <w:t>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rsidR="00C6164C" w:rsidRPr="00562157" w:rsidRDefault="00A17CA9" w:rsidP="00CD778B">
      <w:pPr>
        <w:pStyle w:val="Heading2"/>
        <w:rPr>
          <w:lang w:val="en-US"/>
        </w:rPr>
      </w:pPr>
      <w:bookmarkStart w:id="191" w:name="_Toc359938280"/>
      <w:bookmarkStart w:id="192" w:name="_Toc360055357"/>
      <w:bookmarkStart w:id="193" w:name="_Toc360417476"/>
      <w:bookmarkStart w:id="194" w:name="_Toc360417656"/>
      <w:bookmarkStart w:id="195" w:name="_Toc515781207"/>
      <w:r w:rsidRPr="00562157">
        <w:rPr>
          <w:lang w:val="en-US"/>
        </w:rPr>
        <w:t>Nội dung luận văn</w:t>
      </w:r>
      <w:bookmarkEnd w:id="191"/>
      <w:bookmarkEnd w:id="192"/>
      <w:bookmarkEnd w:id="193"/>
      <w:bookmarkEnd w:id="194"/>
      <w:bookmarkEnd w:id="195"/>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154FCC">
        <w:rPr>
          <w:lang w:val="en-US"/>
        </w:rPr>
        <w:t>5</w:t>
      </w:r>
      <w:r w:rsidRPr="00562157">
        <w:rPr>
          <w:lang w:val="en-US"/>
        </w:rPr>
        <w:t xml:space="preserve"> chương, sau đây là nội dung chính của từng chương.</w:t>
      </w:r>
    </w:p>
    <w:p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r w:rsidR="00C543D2">
        <w:rPr>
          <w:lang w:val="en-US"/>
        </w:rPr>
        <w:t>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do và động lực để thực hiện đề tài, và đề ra các mục tiêu cần thực hiện được trong đề tài này.</w:t>
      </w:r>
    </w:p>
    <w:p w:rsidR="0039626C" w:rsidRPr="00C543D2" w:rsidRDefault="00056C84" w:rsidP="00261AD8">
      <w:pPr>
        <w:rPr>
          <w:lang w:val="en-US"/>
        </w:rPr>
      </w:pPr>
      <w:r w:rsidRPr="00562157">
        <w:rPr>
          <w:b/>
          <w:lang w:val="en-US"/>
        </w:rPr>
        <w:lastRenderedPageBreak/>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w:t>
      </w:r>
      <w:r w:rsidR="00C543D2">
        <w:rPr>
          <w:b/>
          <w:lang w:val="en-US"/>
        </w:rPr>
        <w:t xml:space="preserve"> </w:t>
      </w:r>
      <w:r w:rsidR="00C543D2">
        <w:rPr>
          <w:lang w:val="en-US"/>
        </w:rPr>
        <w:t>trình bày về các để xuất để nhận dạng vật thể và theo vết vật thể. Cụ thể là dùng các phương pháp xử lý ảnh để nhận dạng theo ảnh màu, ảnh hồng ngoại và ảnh độ sâu. Bên cạnh đó, chúng em còn khảo sát các framework hỗ trợ nhận dạng như Vuforia. Ngoài ra, chúng em trình bày tổng quan về lịch sử, cấu trúc phần cứng của Kinect và cách tích hợp Kinect vào hệ thống, sử dụng các thư viện hỗ trợ lập trình như Kinect SDK.</w:t>
      </w:r>
    </w:p>
    <w:p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r w:rsidR="00154FCC">
        <w:rPr>
          <w:b/>
          <w:lang w:val="en-US"/>
        </w:rPr>
        <w:t xml:space="preserve">: </w:t>
      </w:r>
      <w:r w:rsidR="00423E46">
        <w:rPr>
          <w:lang w:val="en-US"/>
        </w:rPr>
        <w:t xml:space="preserve">trình bày các vấn đề kỹ thuật trong Unity, </w:t>
      </w:r>
      <w:r w:rsidR="00A3641E">
        <w:rPr>
          <w:lang w:val="en-US"/>
        </w:rPr>
        <w:t>lý do cần tìm hiểu các kỹ thuật đó và cách sử dụng trong thực tế như thế nào.</w:t>
      </w:r>
    </w:p>
    <w:p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4</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bản đồ hỗ trợ tương tác Tangible, kỹ thuật ánh xạ tọa độ trong hệ thống và các chức năng nổi bật.</w:t>
      </w:r>
    </w:p>
    <w:p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5</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chia sẽ dữ liệu hỗ trợ tương tác Tangible và các chức năng nổi bật.</w:t>
      </w:r>
    </w:p>
    <w:p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end"/>
      </w:r>
      <w:r w:rsidR="00DC6D7A"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6" w:name="_Toc201850495"/>
      <w:bookmarkEnd w:id="153"/>
      <w:bookmarkEnd w:id="163"/>
      <w:bookmarkEnd w:id="164"/>
      <w:r w:rsidRPr="00562157">
        <w:rPr>
          <w:lang w:val="en-US"/>
        </w:rPr>
        <w:lastRenderedPageBreak/>
        <w:br/>
      </w:r>
      <w:bookmarkStart w:id="197" w:name="_Toc515781208"/>
      <w:bookmarkStart w:id="198" w:name="_Toc359938291"/>
      <w:r w:rsidR="00F96E68">
        <w:rPr>
          <w:lang w:val="en-US"/>
        </w:rPr>
        <w:t>Các phương pháp nhận dạng vật thể</w:t>
      </w:r>
      <w:bookmarkEnd w:id="197"/>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9" w:name="_Toc359716065"/>
      <w:bookmarkStart w:id="200" w:name="_Toc360055359"/>
      <w:bookmarkStart w:id="201" w:name="_Toc360417478"/>
      <w:bookmarkStart w:id="202" w:name="_Toc360417658"/>
      <w:bookmarkStart w:id="203" w:name="_Toc515781209"/>
      <w:r w:rsidRPr="00562157">
        <w:rPr>
          <w:lang w:val="en-US"/>
        </w:rPr>
        <w:t>T</w:t>
      </w:r>
      <w:bookmarkEnd w:id="199"/>
      <w:bookmarkEnd w:id="200"/>
      <w:bookmarkEnd w:id="201"/>
      <w:bookmarkEnd w:id="202"/>
      <w:r w:rsidR="00F96E68">
        <w:rPr>
          <w:lang w:val="en-US"/>
        </w:rPr>
        <w:t xml:space="preserve">ổng quan về </w:t>
      </w:r>
      <w:r w:rsidR="007720AB">
        <w:rPr>
          <w:lang w:val="en-US"/>
        </w:rPr>
        <w:t xml:space="preserve">vấn đề </w:t>
      </w:r>
      <w:r w:rsidR="00F96E68">
        <w:rPr>
          <w:lang w:val="en-US"/>
        </w:rPr>
        <w:t>nhận dạng</w:t>
      </w:r>
      <w:bookmarkEnd w:id="203"/>
    </w:p>
    <w:p w:rsidR="004C71ED" w:rsidRDefault="004C71ED" w:rsidP="00143180">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143180">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4" w:name="_Toc515781210"/>
      <w:bookmarkStart w:id="205" w:name="_Ref516434052"/>
      <w:r>
        <w:rPr>
          <w:lang w:val="en-US"/>
        </w:rPr>
        <w:t xml:space="preserve">Nhận dạng vật bằng </w:t>
      </w:r>
      <w:bookmarkEnd w:id="204"/>
      <w:r w:rsidR="00773F55">
        <w:rPr>
          <w:lang w:val="en-US"/>
        </w:rPr>
        <w:t>ảnh màu</w:t>
      </w:r>
      <w:bookmarkEnd w:id="205"/>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E416AE" w:rsidRDefault="004C4F5B"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E416AE" w:rsidRDefault="004C4F5B"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w="12700"/>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E416AE" w:rsidRDefault="004C4F5B"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E416AE" w:rsidRDefault="004C4F5B"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E416AE" w:rsidRDefault="004C4F5B"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E416AE" w:rsidRDefault="004C4F5B"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E416AE" w:rsidRDefault="004C4F5B"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w="12700"/>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c6NqAYAAD4wAAAOAAAAZHJzL2Uyb0RvYy54bWzsWllv2zgQfl9g/wOh9611H0adIkiPXSDo&#10;Fk0XfWZ02EIlUksxsdNfv8OhLjtOFbtJ4C2UB0cS7+E3w29m+PrNpizIbSrqnLOFYb0yDZKymCc5&#10;Wy6Mf768/yM0SC0pS2jBWbow7tLaeHP2+2+v19U8tfmKF0kqCHTC6vm6WhgrKav5bFbHq7Sk9Ste&#10;pQwKMy5KKuFVLGeJoGvovSxmtmn6szUXSSV4nNY1fH2rC40z7D/L0lj+nWV1KkmxMGBuEn8F/l6r&#10;39nZazpfClqt8riZBj1iFiXNGQzadfWWSkpuRH6vqzKPBa95Jl/FvJzxLMvjFNcAq7HMndV8EPym&#10;wrUs5+tl1YkJRLsjp6O7jT/efhIkTxaGGxmE0RL2CIclluniitKNvKwlyGm2rpZzrK+ki48fRHVV&#10;fRJQqD4s9ZsSwyYTpfoPCyQblPZdJ23okMTw0XMdxzIDg8RQZgeRGdqe3o94BZt2r128ete0DFXl&#10;wNEtHTcKbdtRLWftwDjVbjrrCrBV9+Krf058VytapbgrtRYHis8DdGnxfQbQUbYs0jn5zG9Ykibk&#10;ggsGOkKgkpLKUKRNH0qC+NjJs57XINo9wrRD33JD1yAgNst2AjfUUmvlakd24Lqelo4bOCCsLeHQ&#10;eSVq+SHlJVEPCwNQxhI1a5wcvW22u6+nJlEwslbjBabuTU1XTxCf5F2R6mqf0wwEAvtrY3eoyelF&#10;IcgtBR2kcZwyaemiFU1S/dkz4a+ZZdcCN7Rg0KHqOcuLouu76UBZift9ayQ09VXTFA1B11hvQjfM&#10;9sR0464FjsyZ7BqXOeNi38oKWFUzsq6PGgNC0qJRUpKb6w1UUY/XPLkDxROyuODaNFEWrzhYplgK&#10;7EfVAtTq6s8PX6uF75UUNF+uJDkXgq8BuowBNLggnhb6j8B7wTRi4w27qi55/K2G5VIQwcWGaS0B&#10;dW/AgSUpS7oiOCmwqMcXGBvdI0JsoA0kK/LqT4AjbkRjZFxH4d5u9CI0LcdVgkR1Q4PTGAwwFo5l&#10;N3vVGqodlagbIXSr1yM9QjfUgJLmxTuWEHlXgTmVIkdz0IxYsBYYuCBc2h7t2Yvw5FuLsf1qsRfZ&#10;faMDVaJveIQ6yE071ewhddA6AFsE5vpFsQ4Y0ab6Yaxr43Uw1nElB8PWs00AvzLnURDYjr8NW9sO&#10;QDnxkDRDH05lJbH2pOuNdGPMJ+SCOf1lkQsmbAy5DtrEl0MuWHTF33wv8h003b3B7WAb+NY2QZtg&#10;u49C/LKwBbI6zo3vuxuHc2PfDyPLaoypHXpmuEuOLdMKvIYcR3Zoavb8sD2dyPGAteuT5wg28Ehy&#10;jBwReYNiBCfHkQE2OzAmAKWGYnZO8uGo9aIoMJUDCYZ0x4R6tmP5Dzu69+yoeEk3rvHwnsWNawn6&#10;gZxV+5dt4+dBaotLrqNJdRW/z8GRvqS1/EQFhI9gJyEkBqXg0H03yBrCSwuj/veGitQgxV8MAhCR&#10;5boqHoUvrhfY8CKGJdfDEnZTopsIByqM1nqMA+cxE7z8CpGwczUqdDV0JpuXC6nDXhBLi9Pzc6wG&#10;MaiKyktw1uLWmVKO0JfNVyqqhlBKoBIfeRv0oPMdH0jXVTrA+PmN5FnexIpa/X15eg/6MkaS/FGt&#10;HXdlQcwPubKtl/sIV1ZJrndgwRPQfMqLAs/ZPbvsoDm4wF8IoeLkCMR9YGbE9z3CFJyyCwso2TmK&#10;9kQbg1GUPyra6AQexIbhbApN34HAIsCu5/hTtBG98aOOqTZCcgQ2DyFUeBqeJKECoj6O4vDJUAwH&#10;gwqyeKbjurtBliloroJKpwxjjCCcJIy7zNmPUj/R08AYUj9AAlTExQq9EDjkZI2HeSVNiU4Zxhi/&#10;PUUY+0BoR60xVPp5f3eYwYTnwHZRtydS0aVHTx/GSANPEsZdJvMH1tgfz2WOU2PQF0UnpjDj/y0H&#10;j2FGJIAnCeAuPYkZePDrMB3vj6ckxyFrWxEEvUFDFHB9z/MguLhFIFzTcgMI16t0oxUG1ujdETU3&#10;nCeeCzvBIXXJRB0XNS/y5D1c4MCX7VsbvZe9VeuJ7pv0KZX9GfO9afaBc6UvneCR94hLJP1oR7h0&#10;feORjDkRU+Sxi1KqrTmVyKPfpWe3NXc8JTuuub7lQzpLU/9Jc+F62aS5U85AXxI+6PJrm8hQJ39/&#10;+TXqcgYdaSTwDe3+4P7r4ak92w/MKAS7AOfpjq/uQWqviefvu8M6pfb23tCcUnuDe6InlNrDK9dw&#10;SR2j4c2FenULfviOqcD+2v/ZfwAAAP//AwBQSwMEFAAGAAgAAAAhAH7Pm1/dAAAABQEAAA8AAABk&#10;cnMvZG93bnJldi54bWxMj0FrwkAQhe+F/odlCr3VTaoRm2YjIm1PUqgK0tuYHZNgdjZk1yT+e7e9&#10;tJeBx3u89022HE0jeupcbVlBPIlAEBdW11wq2O/enxYgnEfW2FgmBVdysMzv7zJMtR34i/qtL0Uo&#10;YZeigsr7NpXSFRUZdBPbEgfvZDuDPsiulLrDIZSbRj5H0VwarDksVNjSuqLivL0YBR8DDqtp/NZv&#10;zqf19XuXfB42MSn1+DCuXkF4Gv1fGH7wAzrkgeloL6ydaBSER/zvDd4iSeYgjgpm05cEZJ7J//T5&#10;DQAA//8DAFBLAQItABQABgAIAAAAIQC2gziS/gAAAOEBAAATAAAAAAAAAAAAAAAAAAAAAABbQ29u&#10;dGVudF9UeXBlc10ueG1sUEsBAi0AFAAGAAgAAAAhADj9If/WAAAAlAEAAAsAAAAAAAAAAAAAAAAA&#10;LwEAAF9yZWxzLy5yZWxzUEsBAi0AFAAGAAgAAAAhACKVzo2oBgAAPjAAAA4AAAAAAAAAAAAAAAAA&#10;LgIAAGRycy9lMm9Eb2MueG1sUEsBAi0AFAAGAAgAAAAhAH7Pm1/dAAAABQEAAA8AAAAAAAAAAAAA&#10;AAAAAgkAAGRycy9kb3ducmV2LnhtbFBLBQYAAAAABAAEAPMAAAAM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rsidR="004C4F5B" w:rsidRPr="00E416AE" w:rsidRDefault="004C4F5B"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rsidR="004C4F5B" w:rsidRPr="00E416AE" w:rsidRDefault="004C4F5B"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AhlxAAAANsAAAAPAAAAZHJzL2Rvd25yZXYueG1sRI9BawIx&#10;FITvhf6H8Aq9FM1aWLGrUURo6UnsWjw/Ns/NavKybNJ1219vhILHYWa+YRarwVnRUxcazwom4wwE&#10;ceV1w7WC7/37aAYiRGSN1jMp+KUAq+XjwwIL7S/8RX0Za5EgHApUYGJsCylDZchhGPuWOHlH3zmM&#10;SXa11B1eEtxZ+ZplU+mw4bRgsKWNoepc/jgF9lBu7PSl3+rd3+FsPvTwlp+MUs9Pw3oOItIQ7+H/&#10;9qdWkOdw+5J+gFxeAQAA//8DAFBLAQItABQABgAIAAAAIQDb4fbL7gAAAIUBAAATAAAAAAAAAAAA&#10;AAAAAAAAAABbQ29udGVudF9UeXBlc10ueG1sUEsBAi0AFAAGAAgAAAAhAFr0LFu/AAAAFQEAAAsA&#10;AAAAAAAAAAAAAAAAHwEAAF9yZWxzLy5yZWxzUEsBAi0AFAAGAAgAAAAhAILUCGXEAAAA2wAAAA8A&#10;AAAAAAAAAAAAAAAABwIAAGRycy9kb3ducmV2LnhtbFBLBQYAAAAAAwADALcAAAD4AgAAAAA=&#10;" fillcolor="#c0504d [3205]" strokecolor="#622423 [1605]" strokeweight="1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rsidR="004C4F5B" w:rsidRPr="00E416AE" w:rsidRDefault="004C4F5B"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rsidR="004C4F5B" w:rsidRPr="00E416AE" w:rsidRDefault="004C4F5B"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rsidR="004C4F5B" w:rsidRPr="00E416AE" w:rsidRDefault="004C4F5B"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rsidR="004C4F5B" w:rsidRPr="00E416AE" w:rsidRDefault="004C4F5B"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rsidR="004C4F5B" w:rsidRPr="00E416AE" w:rsidRDefault="004C4F5B"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yyIxAAAANsAAAAPAAAAZHJzL2Rvd25yZXYueG1sRI9BawIx&#10;FITvhf6H8Aq9lJq14KJboxRB6anoWjw/Nq+brcnLsonrtr/eCILHYWa+YebLwVnRUxcazwrGowwE&#10;ceV1w7WC7/36dQoiRGSN1jMp+KMAy8XjwxwL7c+8o76MtUgQDgUqMDG2hZShMuQwjHxLnLwf3zmM&#10;SXa11B2eE9xZ+ZZluXTYcFow2NLKUHUsT06BPZQrm7/0X3r7fziajR5mk1+j1PPT8PEOItIQ7+Fb&#10;+1MrmOVw/ZJ+gFxcAAAA//8DAFBLAQItABQABgAIAAAAIQDb4fbL7gAAAIUBAAATAAAAAAAAAAAA&#10;AAAAAAAAAABbQ29udGVudF9UeXBlc10ueG1sUEsBAi0AFAAGAAgAAAAhAFr0LFu/AAAAFQEAAAsA&#10;AAAAAAAAAAAAAAAAHwEAAF9yZWxzLy5yZWxzUEsBAi0AFAAGAAgAAAAhAIm/LIjEAAAA2wAAAA8A&#10;AAAAAAAAAAAAAAAABwIAAGRycy9kb3ducmV2LnhtbFBLBQYAAAAAAwADALcAAAD4AgAAAAA=&#10;" fillcolor="#c0504d [3205]" strokecolor="#622423 [1605]" strokeweight="1pt"/>
                <w10:anchorlock/>
              </v:group>
            </w:pict>
          </mc:Fallback>
        </mc:AlternateContent>
      </w:r>
    </w:p>
    <w:p w:rsidR="004C71ED" w:rsidRDefault="004C71ED" w:rsidP="004C71ED">
      <w:pPr>
        <w:pStyle w:val="Caption"/>
        <w:rPr>
          <w:noProof/>
        </w:rPr>
      </w:pPr>
      <w:bookmarkStart w:id="206"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6"/>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3"/>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4"/>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5"/>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6"/>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4C4F5B" w:rsidRPr="00CA5CE2" w:rsidRDefault="004C4F5B"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4C4F5B" w:rsidRPr="00AB63EF" w:rsidRDefault="004C4F5B"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4C4F5B" w:rsidRPr="00CA5CE2" w:rsidRDefault="004C4F5B"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4C4F5B" w:rsidRPr="00CA5CE2" w:rsidRDefault="004C4F5B"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7"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8"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9"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0"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4C4F5B" w:rsidRPr="00CA5CE2" w:rsidRDefault="004C4F5B"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4C4F5B" w:rsidRPr="00AB63EF" w:rsidRDefault="004C4F5B"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4C4F5B" w:rsidRPr="00CA5CE2" w:rsidRDefault="004C4F5B"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4C4F5B" w:rsidRPr="00CA5CE2" w:rsidRDefault="004C4F5B"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7" w:name="_Ref515734210"/>
      <w:bookmarkStart w:id="208" w:name="_Toc515781245"/>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bookmarkEnd w:id="207"/>
      <w:r>
        <w:t xml:space="preserve"> </w:t>
      </w:r>
      <w:r w:rsidRPr="00DF6483">
        <w:rPr>
          <w:noProof/>
        </w:rPr>
        <w:t>Kết quả các bước trong quy trình nhận dạng vật thể</w:t>
      </w:r>
      <w:bookmarkEnd w:id="208"/>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43180">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43180">
      <w:pPr>
        <w:pStyle w:val="Dash"/>
        <w:rPr>
          <w:lang w:val="en-US"/>
        </w:rPr>
      </w:pPr>
      <w:r w:rsidRPr="00D568B7">
        <w:rPr>
          <w:lang w:val="en-US"/>
        </w:rPr>
        <w:t>A: Ma trận điểm ảnh của ảnh nhị phân.</w:t>
      </w:r>
    </w:p>
    <w:p w:rsidR="00CE6531" w:rsidRPr="00D568B7" w:rsidRDefault="00CE6531" w:rsidP="00143180">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9" w:name="_Ref515734699"/>
      <w:bookmarkStart w:id="210" w:name="_Toc515781246"/>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209"/>
      <w:r>
        <w:t xml:space="preserve"> </w:t>
      </w:r>
      <w:r>
        <w:rPr>
          <w:noProof/>
        </w:rPr>
        <w:t>Ví dụ về toán tử erosion</w:t>
      </w:r>
      <w:bookmarkEnd w:id="210"/>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43180">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Pr="00013C37" w:rsidRDefault="00CE6531" w:rsidP="00013C37">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A45D9" w:rsidRPr="00562157" w:rsidRDefault="00F96E68" w:rsidP="00CD778B">
      <w:pPr>
        <w:pStyle w:val="Heading2"/>
        <w:rPr>
          <w:lang w:val="en-US"/>
        </w:rPr>
      </w:pPr>
      <w:bookmarkStart w:id="211" w:name="_Toc515781211"/>
      <w:bookmarkStart w:id="212" w:name="_Ref516434167"/>
      <w:bookmarkStart w:id="213" w:name="_Toc360055368"/>
      <w:bookmarkStart w:id="214" w:name="_Toc360417489"/>
      <w:bookmarkStart w:id="215" w:name="_Toc360417669"/>
      <w:r>
        <w:rPr>
          <w:lang w:val="en-US"/>
        </w:rPr>
        <w:t>Áp dụng Vuforia trong việc nhận dạng</w:t>
      </w:r>
      <w:bookmarkEnd w:id="211"/>
      <w:bookmarkEnd w:id="212"/>
    </w:p>
    <w:p w:rsidR="00EF25CE" w:rsidRDefault="00343509" w:rsidP="00EF25CE">
      <w:pPr>
        <w:pStyle w:val="Heading3"/>
      </w:pPr>
      <w:bookmarkStart w:id="216" w:name="_Toc515781212"/>
      <w:r>
        <w:t>Giới thiệu</w:t>
      </w:r>
      <w:bookmarkEnd w:id="216"/>
    </w:p>
    <w:p w:rsidR="00343509" w:rsidRDefault="00343509" w:rsidP="00343509">
      <w:pPr>
        <w:pStyle w:val="Heading3"/>
      </w:pPr>
      <w:bookmarkStart w:id="217" w:name="_Toc515781213"/>
      <w:r>
        <w:t>Các vấn đề kỹ thuật khi sử dụng Vuforia</w:t>
      </w:r>
      <w:bookmarkEnd w:id="217"/>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22"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3"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8" w:name="_Ref515735014"/>
      <w:bookmarkStart w:id="219" w:name="_Toc515781247"/>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bookmarkEnd w:id="218"/>
      <w:r>
        <w:rPr>
          <w:noProof/>
        </w:rPr>
        <w:t xml:space="preserve"> Đăng kí tài khoản Vuforia</w:t>
      </w:r>
      <w:bookmarkEnd w:id="219"/>
    </w:p>
    <w:p w:rsidR="00343509" w:rsidRDefault="00343509" w:rsidP="00343509">
      <w:pPr>
        <w:rPr>
          <w:rStyle w:val="Hyperlink"/>
          <w:szCs w:val="26"/>
        </w:rPr>
      </w:pPr>
      <w:r>
        <w:t xml:space="preserve">Sau khi xác nhận tài khoản, ta đăng nhập vào hệ thống với đường dẫn: </w:t>
      </w:r>
      <w:hyperlink r:id="rId24"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sau: </w:t>
      </w:r>
      <w:hyperlink r:id="rId25"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20" w:name="_Ref515735067"/>
      <w:bookmarkStart w:id="221" w:name="_Toc515781248"/>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bookmarkEnd w:id="220"/>
      <w:r>
        <w:t xml:space="preserve"> </w:t>
      </w:r>
      <w:r w:rsidRPr="00326863">
        <w:rPr>
          <w:noProof/>
        </w:rPr>
        <w:t>Cho phép sử dụng Vuforia trong project</w:t>
      </w:r>
      <w:bookmarkEnd w:id="221"/>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2" w:name="_Ref515735201"/>
      <w:bookmarkStart w:id="223" w:name="_Toc515781249"/>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222"/>
      <w:r>
        <w:rPr>
          <w:noProof/>
        </w:rPr>
        <w:t xml:space="preserve"> Giao diện lấy App Key</w:t>
      </w:r>
      <w:bookmarkEnd w:id="223"/>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4" w:name="_Ref515735289"/>
      <w:bookmarkStart w:id="225" w:name="_Toc515781250"/>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224"/>
      <w:r>
        <w:rPr>
          <w:noProof/>
        </w:rPr>
        <w:t xml:space="preserve"> </w:t>
      </w:r>
      <w:r>
        <w:t>Gắn App Key vào project</w:t>
      </w:r>
      <w:bookmarkEnd w:id="225"/>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9"/>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0"/>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1"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2" o:title="" croptop="-1f" cropbottom="-1f"/>
                </v:shape>
                <w10:anchorlock/>
              </v:group>
            </w:pict>
          </mc:Fallback>
        </mc:AlternateContent>
      </w:r>
    </w:p>
    <w:p w:rsidR="004B4F6E" w:rsidRDefault="004B4F6E" w:rsidP="004B4F6E">
      <w:pPr>
        <w:pStyle w:val="Caption"/>
      </w:pPr>
      <w:bookmarkStart w:id="226" w:name="_Ref515735424"/>
      <w:bookmarkStart w:id="227" w:name="_Toc515781251"/>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226"/>
      <w:r>
        <w:rPr>
          <w:noProof/>
        </w:rPr>
        <w:t xml:space="preserve"> Tạo Database hình ảnh nhận diện</w:t>
      </w:r>
      <w:bookmarkEnd w:id="227"/>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3"/>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4"/>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5"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6" o:title="" cropright="2568f"/>
                </v:shape>
                <w10:anchorlock/>
              </v:group>
            </w:pict>
          </mc:Fallback>
        </mc:AlternateContent>
      </w:r>
    </w:p>
    <w:p w:rsidR="004B4F6E" w:rsidRDefault="004B4F6E" w:rsidP="004B4F6E">
      <w:pPr>
        <w:pStyle w:val="Caption"/>
      </w:pPr>
      <w:bookmarkStart w:id="228" w:name="_Ref515735487"/>
      <w:bookmarkStart w:id="229" w:name="_Toc515781252"/>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228"/>
      <w:r>
        <w:rPr>
          <w:noProof/>
        </w:rPr>
        <w:t xml:space="preserve"> Tải Database về project</w:t>
      </w:r>
      <w:bookmarkEnd w:id="229"/>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30" w:name="_Toc515781253"/>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9</w:t>
      </w:r>
      <w:r w:rsidR="00AD6866">
        <w:fldChar w:fldCharType="end"/>
      </w:r>
      <w:r>
        <w:rPr>
          <w:noProof/>
        </w:rPr>
        <w:t xml:space="preserve"> </w:t>
      </w:r>
      <w:r>
        <w:t>Chọn Target theo hình ảnh từ Database</w:t>
      </w:r>
      <w:bookmarkEnd w:id="230"/>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0">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1">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2"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3"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4"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5" o:title="local_contrast_3_strong_features"/>
                </v:shape>
                <w10:anchorlock/>
              </v:group>
            </w:pict>
          </mc:Fallback>
        </mc:AlternateContent>
      </w:r>
    </w:p>
    <w:p w:rsidR="004B4F6E" w:rsidRDefault="004B4F6E" w:rsidP="004B4F6E">
      <w:pPr>
        <w:pStyle w:val="Caption"/>
        <w:rPr>
          <w:noProof/>
        </w:rPr>
      </w:pPr>
      <w:bookmarkStart w:id="231" w:name="_Ref515735859"/>
      <w:bookmarkStart w:id="232" w:name="_Toc515781254"/>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0</w:t>
      </w:r>
      <w:r w:rsidR="00AD6866">
        <w:fldChar w:fldCharType="end"/>
      </w:r>
      <w:bookmarkEnd w:id="231"/>
      <w:r>
        <w:t xml:space="preserve"> </w:t>
      </w:r>
      <w:r>
        <w:rPr>
          <w:noProof/>
        </w:rPr>
        <w:t>Dựa vào độ tương phản</w:t>
      </w:r>
      <w:bookmarkEnd w:id="232"/>
      <w:r>
        <w:rPr>
          <w:noProof/>
        </w:rPr>
        <w:t xml:space="preserve"> </w:t>
      </w:r>
    </w:p>
    <w:p w:rsidR="004B4F6E" w:rsidRDefault="004B4F6E" w:rsidP="004B4F6E">
      <w:pPr>
        <w:pStyle w:val="Caption"/>
      </w:pPr>
      <w:r>
        <w:rPr>
          <w:noProof/>
        </w:rPr>
        <w:t xml:space="preserve">Nguồn : </w:t>
      </w:r>
      <w:hyperlink r:id="rId46"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8">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9">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0">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1"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2"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3"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4" o:title="User-added image"/>
                </v:shape>
                <w10:anchorlock/>
              </v:group>
            </w:pict>
          </mc:Fallback>
        </mc:AlternateContent>
      </w:r>
    </w:p>
    <w:p w:rsidR="004B4F6E" w:rsidRDefault="004B4F6E" w:rsidP="004B4F6E">
      <w:pPr>
        <w:pStyle w:val="Caption"/>
        <w:rPr>
          <w:noProof/>
        </w:rPr>
      </w:pPr>
      <w:bookmarkStart w:id="233" w:name="_Ref515735880"/>
      <w:bookmarkStart w:id="234" w:name="_Toc515781255"/>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1</w:t>
      </w:r>
      <w:r w:rsidR="00AD6866">
        <w:fldChar w:fldCharType="end"/>
      </w:r>
      <w:bookmarkEnd w:id="233"/>
      <w:r>
        <w:rPr>
          <w:noProof/>
        </w:rPr>
        <w:t xml:space="preserve"> </w:t>
      </w:r>
      <w:r>
        <w:t>Độ tương phản ảnh Grayscale tương ứng với histogram</w:t>
      </w:r>
      <w:bookmarkEnd w:id="234"/>
      <w:r>
        <w:t xml:space="preserve"> </w:t>
      </w:r>
    </w:p>
    <w:p w:rsidR="004B4F6E" w:rsidRDefault="004B4F6E" w:rsidP="004B4F6E">
      <w:pPr>
        <w:pStyle w:val="Caption"/>
      </w:pPr>
      <w:r>
        <w:rPr>
          <w:noProof/>
        </w:rPr>
        <w:t xml:space="preserve">Nguồn : </w:t>
      </w:r>
      <w:hyperlink r:id="rId55"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5" w:name="_Toc515781214"/>
      <w:bookmarkStart w:id="236" w:name="_Ref516434178"/>
      <w:r>
        <w:rPr>
          <w:lang w:val="en-US"/>
        </w:rPr>
        <w:lastRenderedPageBreak/>
        <w:t>Áp dụng Kinect trong việc nhận dạng</w:t>
      </w:r>
      <w:bookmarkEnd w:id="235"/>
      <w:bookmarkEnd w:id="236"/>
    </w:p>
    <w:p w:rsidR="00F96E68" w:rsidRDefault="00806B50" w:rsidP="00F96E68">
      <w:pPr>
        <w:pStyle w:val="Heading3"/>
      </w:pPr>
      <w:bookmarkStart w:id="237" w:name="_Toc515781215"/>
      <w:r>
        <w:t>Giới thiệu</w:t>
      </w:r>
      <w:r w:rsidR="00F96E68" w:rsidRPr="00562157">
        <w:t xml:space="preserve"> Kinect</w:t>
      </w:r>
      <w:bookmarkEnd w:id="237"/>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tiến:</w:t>
      </w:r>
    </w:p>
    <w:p w:rsidR="00806B50" w:rsidRDefault="00806B50" w:rsidP="00143180">
      <w:pPr>
        <w:pStyle w:val="Dash"/>
      </w:pPr>
      <w:r>
        <w:t>Độ phân giải Full HD 1080.</w:t>
      </w:r>
    </w:p>
    <w:p w:rsidR="00806B50" w:rsidRDefault="00806B50" w:rsidP="00143180">
      <w:pPr>
        <w:pStyle w:val="Dash"/>
      </w:pPr>
      <w:r>
        <w:t>Tích hợp bộ cảm biến 3D, tăng khả năng nắm bắt chi tiết.</w:t>
      </w:r>
    </w:p>
    <w:p w:rsidR="00806B50" w:rsidRDefault="00806B50" w:rsidP="00143180">
      <w:pPr>
        <w:pStyle w:val="Dash"/>
      </w:pPr>
      <w:r>
        <w:t>Cảm biến hồng ngoại để nhận biết được đối tượng trong môi trường thiếu sáng, với phạm vị hoạt động rộng hơn.</w:t>
      </w:r>
    </w:p>
    <w:p w:rsidR="00806B50" w:rsidRDefault="00806B50" w:rsidP="00143180">
      <w:pPr>
        <w:pStyle w:val="Dash"/>
      </w:pPr>
      <w:r>
        <w:t>Độ sâu trung thực (3x).</w:t>
      </w:r>
    </w:p>
    <w:p w:rsidR="00806B50" w:rsidRDefault="00806B50" w:rsidP="00143180">
      <w:pPr>
        <w:pStyle w:val="Dash"/>
      </w:pPr>
      <w:r>
        <w:t>Tăng điểm khung xương lên 25.</w:t>
      </w:r>
    </w:p>
    <w:p w:rsidR="00806B50" w:rsidRDefault="00806B50" w:rsidP="00143180">
      <w:pPr>
        <w:pStyle w:val="Dash"/>
      </w:pPr>
      <w:r>
        <w:t>Cải thiện tầm nhìn (0.5m đến 4.5m).</w:t>
      </w:r>
    </w:p>
    <w:p w:rsidR="00806B50" w:rsidRDefault="00806B50" w:rsidP="00143180">
      <w:pPr>
        <w:pStyle w:val="Dash"/>
      </w:pPr>
      <w:r>
        <w:t>Đa ứng dụng cùng xử dụng 1 Kinect.</w:t>
      </w:r>
    </w:p>
    <w:p w:rsidR="00806B50" w:rsidRDefault="00806B50" w:rsidP="00143180">
      <w:pPr>
        <w:pStyle w:val="Dash"/>
      </w:pPr>
      <w:r>
        <w:t>Hỗ trợ theo dõi các ngón tay, cử chỉ nắm mở bàn tay.</w:t>
      </w:r>
    </w:p>
    <w:p w:rsidR="00806B50" w:rsidRDefault="00806B50" w:rsidP="00143180">
      <w:pPr>
        <w:pStyle w:val="Dash"/>
      </w:pPr>
      <w:r>
        <w:t>Có khả năng đo được nhịp tim của người dùng.</w:t>
      </w:r>
    </w:p>
    <w:p w:rsidR="00806B50" w:rsidRDefault="00806B50" w:rsidP="00143180">
      <w:pPr>
        <w:pStyle w:val="Dash"/>
        <w:numPr>
          <w:ilvl w:val="0"/>
          <w:numId w:val="0"/>
        </w:numPr>
        <w:ind w:left="927"/>
      </w:pPr>
    </w:p>
    <w:p w:rsidR="00470B0C" w:rsidRDefault="00470B0C" w:rsidP="00143180">
      <w:pPr>
        <w:pStyle w:val="Dash"/>
        <w:numPr>
          <w:ilvl w:val="0"/>
          <w:numId w:val="0"/>
        </w:numPr>
        <w:ind w:left="927"/>
      </w:pPr>
    </w:p>
    <w:p w:rsidR="00806B50" w:rsidRDefault="00806B50" w:rsidP="00143180">
      <w:pPr>
        <w:pStyle w:val="KetLuan"/>
      </w:pPr>
      <w:r>
        <w:lastRenderedPageBreak/>
        <w:t>So sánh Kinect v2 và Kinect v1</w:t>
      </w:r>
      <w:r w:rsidR="00470B0C">
        <w:t xml:space="preserve"> </w:t>
      </w:r>
      <w:r w:rsidR="00470B0C">
        <w:fldChar w:fldCharType="begin" w:fldLock="1"/>
      </w:r>
      <w:r w:rsidR="004C4F5B">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1]", "plainTextFormattedCitation" : "[11]", "previouslyFormattedCitation" : "[11]" }, "properties" : { "noteIndex" : 0 }, "schema" : "https://github.com/citation-style-language/schema/raw/master/csl-citation.json" }</w:instrText>
      </w:r>
      <w:r w:rsidR="00470B0C">
        <w:fldChar w:fldCharType="separate"/>
      </w:r>
      <w:r w:rsidR="00911FEB" w:rsidRPr="00911FEB">
        <w:rPr>
          <w:noProof/>
        </w:rPr>
        <w:t>[11]</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43180">
      <w:pPr>
        <w:pStyle w:val="KetLuan"/>
      </w:pPr>
    </w:p>
    <w:p w:rsidR="00806B50" w:rsidRDefault="00806B50" w:rsidP="00143180">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8" w:name="_Ref515779503"/>
      <w:bookmarkStart w:id="239" w:name="_Ref515779484"/>
      <w:bookmarkStart w:id="240" w:name="_Toc515781256"/>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2</w:t>
      </w:r>
      <w:r w:rsidR="00AD6866">
        <w:fldChar w:fldCharType="end"/>
      </w:r>
      <w:bookmarkEnd w:id="238"/>
      <w:r>
        <w:rPr>
          <w:noProof/>
        </w:rPr>
        <w:t xml:space="preserve"> Cấu tạo Kinect v2</w:t>
      </w:r>
      <w:bookmarkEnd w:id="239"/>
      <w:bookmarkEnd w:id="240"/>
      <w:r>
        <w:rPr>
          <w:noProof/>
        </w:rPr>
        <w:t xml:space="preserve"> </w:t>
      </w:r>
    </w:p>
    <w:p w:rsidR="00806B50" w:rsidRPr="00806B50" w:rsidRDefault="00806B50" w:rsidP="00806B50">
      <w:pPr>
        <w:pStyle w:val="Caption"/>
      </w:pPr>
      <w:r>
        <w:rPr>
          <w:noProof/>
        </w:rPr>
        <w:lastRenderedPageBreak/>
        <w:t xml:space="preserve">Nguồn : </w:t>
      </w:r>
      <w:hyperlink r:id="rId57"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41" w:name="_Toc515781216"/>
      <w:r>
        <w:t>Cấu tạo Kinect v2</w:t>
      </w:r>
      <w:bookmarkEnd w:id="241"/>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43180">
      <w:pPr>
        <w:pStyle w:val="Dash"/>
      </w:pPr>
      <w:r w:rsidRPr="007C0B87">
        <w:t xml:space="preserve">    IR Emitters: thiết bị dùng để phát tia hồng ngoại.</w:t>
      </w:r>
    </w:p>
    <w:p w:rsidR="00806B50" w:rsidRPr="007C0B87" w:rsidRDefault="00806B50" w:rsidP="00143180">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143180">
      <w:pPr>
        <w:pStyle w:val="Dash"/>
      </w:pPr>
      <w:r w:rsidRPr="007C0B87">
        <w:t xml:space="preserve">    IR Camera: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43180">
      <w:pPr>
        <w:pStyle w:val="Dash"/>
      </w:pPr>
      <w:r w:rsidRPr="007C0B87">
        <w:t xml:space="preserve">    Multi-Array Mic: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43180">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43180">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17055" cy="2389517"/>
                    </a:xfrm>
                    <a:prstGeom prst="rect">
                      <a:avLst/>
                    </a:prstGeom>
                    <a:noFill/>
                    <a:ln>
                      <a:noFill/>
                    </a:ln>
                  </pic:spPr>
                </pic:pic>
              </a:graphicData>
            </a:graphic>
          </wp:inline>
        </w:drawing>
      </w:r>
    </w:p>
    <w:p w:rsidR="00806B50" w:rsidRDefault="00806B50" w:rsidP="00806B50">
      <w:pPr>
        <w:pStyle w:val="Caption"/>
        <w:rPr>
          <w:noProof/>
        </w:rPr>
      </w:pPr>
      <w:bookmarkStart w:id="242" w:name="_Toc515781257"/>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3</w:t>
      </w:r>
      <w:r w:rsidR="00AD6866">
        <w:fldChar w:fldCharType="end"/>
      </w:r>
      <w:r>
        <w:rPr>
          <w:noProof/>
        </w:rPr>
        <w:t xml:space="preserve"> Image stream Kinectv2</w:t>
      </w:r>
      <w:bookmarkEnd w:id="242"/>
    </w:p>
    <w:p w:rsidR="00806B50" w:rsidRPr="007C0B87" w:rsidRDefault="00806B50" w:rsidP="00806B50">
      <w:pPr>
        <w:pStyle w:val="Caption"/>
        <w:rPr>
          <w:sz w:val="26"/>
          <w:szCs w:val="26"/>
        </w:rPr>
      </w:pPr>
      <w:r>
        <w:rPr>
          <w:noProof/>
        </w:rPr>
        <w:t xml:space="preserve">Nguồn : </w:t>
      </w:r>
      <w:hyperlink r:id="rId59"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43180">
      <w:pPr>
        <w:pStyle w:val="Dash"/>
      </w:pPr>
      <w:r w:rsidRPr="007C0B87">
        <w:t>Depth Stream: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3" w:name="_Toc515781258"/>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4</w:t>
      </w:r>
      <w:r w:rsidR="00AD6866">
        <w:fldChar w:fldCharType="end"/>
      </w:r>
      <w:r>
        <w:rPr>
          <w:noProof/>
        </w:rPr>
        <w:t xml:space="preserve"> Depth stream kinectv2</w:t>
      </w:r>
      <w:bookmarkEnd w:id="243"/>
    </w:p>
    <w:p w:rsidR="00806B50" w:rsidRDefault="00806B50" w:rsidP="00806B50">
      <w:pPr>
        <w:pStyle w:val="Caption"/>
        <w:rPr>
          <w:szCs w:val="26"/>
        </w:rPr>
      </w:pPr>
      <w:r>
        <w:rPr>
          <w:noProof/>
        </w:rPr>
        <w:t xml:space="preserve">Nguồn : </w:t>
      </w:r>
      <w:hyperlink r:id="rId61" w:history="1">
        <w:r w:rsidRPr="00EC4EAB">
          <w:rPr>
            <w:rStyle w:val="Hyperlink"/>
            <w:szCs w:val="26"/>
          </w:rPr>
          <w:t>https://brekel.com/kinect-2-details-specifications-observations/</w:t>
        </w:r>
      </w:hyperlink>
    </w:p>
    <w:p w:rsidR="00806B50" w:rsidRDefault="00806B50" w:rsidP="00143180">
      <w:pPr>
        <w:pStyle w:val="Dash"/>
      </w:pPr>
      <w:r w:rsidRPr="007C0B87">
        <w:t xml:space="preserve">    Body Stream: trả về dữ liệu độ sâu với mốc thời gian, bao gồm vị trí tổng thể của cơ thể với 25 khớp xương</w:t>
      </w:r>
    </w:p>
    <w:p w:rsidR="00806B50" w:rsidRDefault="00806B50" w:rsidP="00143180">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4" w:name="_Toc515781259"/>
      <w:r>
        <w:t xml:space="preserve">Hình </w:t>
      </w:r>
      <w:r w:rsidR="00AD6866">
        <w:fldChar w:fldCharType="begin"/>
      </w:r>
      <w:r w:rsidR="00AD6866">
        <w:instrText xml:space="preserve"> STYLEREF 1 \s </w:instrText>
      </w:r>
      <w:r w:rsidR="00AD6866">
        <w:fldChar w:fldCharType="separate"/>
      </w:r>
      <w:r w:rsidR="00AD6866">
        <w:rPr>
          <w:noProof/>
        </w:rPr>
        <w:t>2</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5</w:t>
      </w:r>
      <w:r w:rsidR="00AD6866">
        <w:fldChar w:fldCharType="end"/>
      </w:r>
      <w:r>
        <w:t xml:space="preserve"> Body stream Kinectv2</w:t>
      </w:r>
      <w:bookmarkEnd w:id="244"/>
      <w:r>
        <w:t xml:space="preserve"> </w:t>
      </w:r>
    </w:p>
    <w:p w:rsidR="00806B50" w:rsidRPr="00806B50" w:rsidRDefault="00806B50" w:rsidP="00806B50">
      <w:pPr>
        <w:pStyle w:val="Caption"/>
      </w:pPr>
      <w:r>
        <w:t xml:space="preserve">Nguồn : </w:t>
      </w:r>
      <w:hyperlink r:id="rId63"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5" w:name="_Toc515781217"/>
      <w:r>
        <w:t xml:space="preserve">Các vấn đề kỹ thuật khi sử dụng </w:t>
      </w:r>
      <w:r w:rsidR="003A4765">
        <w:t>K</w:t>
      </w:r>
      <w:r>
        <w:t>inect</w:t>
      </w:r>
      <w:bookmarkEnd w:id="245"/>
    </w:p>
    <w:p w:rsidR="00F96E68" w:rsidRDefault="005A6D20" w:rsidP="005A6D20">
      <w:pPr>
        <w:pStyle w:val="Heading4"/>
      </w:pPr>
      <w:r>
        <w:t xml:space="preserve">Lấy </w:t>
      </w:r>
      <w:r w:rsidR="003A4765">
        <w:t>các kênh ảnh từ kinect</w:t>
      </w:r>
    </w:p>
    <w:p w:rsidR="003A4765" w:rsidRDefault="003A4765" w:rsidP="00143180">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43180">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43180">
      <w:pPr>
        <w:pStyle w:val="Solution"/>
        <w:numPr>
          <w:ilvl w:val="0"/>
          <w:numId w:val="0"/>
        </w:numPr>
        <w:ind w:left="562"/>
      </w:pPr>
    </w:p>
    <w:p w:rsidR="007720AB" w:rsidRPr="007720AB" w:rsidRDefault="007720AB" w:rsidP="007720AB"/>
    <w:p w:rsidR="00414348" w:rsidRDefault="00414348" w:rsidP="00CD778B">
      <w:pPr>
        <w:pStyle w:val="Heading2"/>
        <w:rPr>
          <w:lang w:val="en-US"/>
        </w:rPr>
      </w:pPr>
      <w:bookmarkStart w:id="246" w:name="_Toc515781218"/>
      <w:r w:rsidRPr="00562157">
        <w:rPr>
          <w:lang w:val="en-US"/>
        </w:rPr>
        <w:lastRenderedPageBreak/>
        <w:t>Kết luận</w:t>
      </w:r>
      <w:bookmarkEnd w:id="198"/>
      <w:bookmarkEnd w:id="213"/>
      <w:bookmarkEnd w:id="214"/>
      <w:bookmarkEnd w:id="215"/>
      <w:bookmarkEnd w:id="246"/>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7" w:name="_Toc135628205"/>
      <w:bookmarkStart w:id="248" w:name="_Toc110054639"/>
      <w:bookmarkEnd w:id="196"/>
      <w:r w:rsidRPr="00562157">
        <w:rPr>
          <w:lang w:val="en-US"/>
        </w:rPr>
        <w:lastRenderedPageBreak/>
        <w:br/>
      </w:r>
      <w:bookmarkStart w:id="249" w:name="_Toc359938292"/>
      <w:bookmarkStart w:id="250" w:name="_Ref360048653"/>
      <w:bookmarkStart w:id="251" w:name="_Ref360048658"/>
      <w:bookmarkStart w:id="252" w:name="_Ref360048674"/>
      <w:bookmarkStart w:id="253" w:name="_Ref360048703"/>
      <w:bookmarkStart w:id="254" w:name="_Toc360055369"/>
      <w:bookmarkStart w:id="255" w:name="_Toc360417490"/>
      <w:bookmarkStart w:id="256" w:name="_Toc360417670"/>
      <w:bookmarkStart w:id="257" w:name="_Ref360666815"/>
      <w:bookmarkStart w:id="258" w:name="_Toc515781219"/>
      <w:bookmarkStart w:id="259" w:name="_Ref266112121"/>
      <w:r w:rsidR="00436DB7" w:rsidRPr="00562157">
        <w:rPr>
          <w:lang w:val="en-US"/>
        </w:rPr>
        <w:t xml:space="preserve">Các vấn đề </w:t>
      </w:r>
      <w:bookmarkEnd w:id="249"/>
      <w:bookmarkEnd w:id="250"/>
      <w:bookmarkEnd w:id="251"/>
      <w:bookmarkEnd w:id="252"/>
      <w:bookmarkEnd w:id="253"/>
      <w:bookmarkEnd w:id="254"/>
      <w:bookmarkEnd w:id="255"/>
      <w:bookmarkEnd w:id="256"/>
      <w:bookmarkEnd w:id="257"/>
      <w:r w:rsidR="00261AD8">
        <w:rPr>
          <w:lang w:val="en-US"/>
        </w:rPr>
        <w:t>kỹ thuật trong Unity</w:t>
      </w:r>
      <w:bookmarkEnd w:id="258"/>
    </w:p>
    <w:p w:rsidR="00FF7D82" w:rsidRPr="00562157" w:rsidRDefault="00994A77" w:rsidP="00145D23">
      <w:pPr>
        <w:pStyle w:val="ChapterSummary"/>
        <w:rPr>
          <w:lang w:val="en-US"/>
        </w:rPr>
      </w:pPr>
      <w:bookmarkStart w:id="260" w:name="_Toc267345950"/>
      <w:bookmarkEnd w:id="259"/>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FB1C33" w:rsidRPr="00FB1C33" w:rsidRDefault="00FB1C33" w:rsidP="00FB1C33">
      <w:pPr>
        <w:pStyle w:val="Heading2"/>
        <w:rPr>
          <w:lang w:val="en-US"/>
        </w:rPr>
      </w:pPr>
      <w:bookmarkStart w:id="261" w:name="_Toc515781221"/>
      <w:r>
        <w:rPr>
          <w:lang w:val="en-US"/>
        </w:rPr>
        <w:t>Mở đầu</w:t>
      </w:r>
    </w:p>
    <w:p w:rsidR="00FB1C33" w:rsidRDefault="00FB1C33" w:rsidP="00FB1C33">
      <w:pPr>
        <w:keepNext/>
      </w:pPr>
      <w:r>
        <w:rPr>
          <w:noProof/>
        </w:rPr>
        <w:drawing>
          <wp:inline distT="0" distB="0" distL="0" distR="0" wp14:anchorId="2C4657F3" wp14:editId="21A8DA40">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FB1C33" w:rsidRPr="007302CC" w:rsidRDefault="00FB1C33" w:rsidP="00FB1C33">
      <w:pPr>
        <w:pStyle w:val="Caption"/>
        <w:rPr>
          <w:lang w:val="en-US"/>
        </w:rPr>
      </w:pPr>
      <w:bookmarkStart w:id="262" w:name="_Ref515742325"/>
      <w:bookmarkStart w:id="263" w:name="_Toc515781260"/>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r>
        <w:t xml:space="preserve"> </w:t>
      </w:r>
      <w:r>
        <w:rPr>
          <w:noProof/>
        </w:rPr>
        <w:t>Giao diện Unity Engine</w:t>
      </w:r>
      <w:bookmarkEnd w:id="262"/>
      <w:bookmarkEnd w:id="263"/>
    </w:p>
    <w:p w:rsidR="00FB1C33" w:rsidRPr="00FB1C33" w:rsidRDefault="00FB1C33" w:rsidP="001C2B94">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rsidR="004C4F5B">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2]", "plainTextFormattedCitation" : "[12]", "previouslyFormattedCitation" : "[12]" }, "properties" : { "noteIndex" : 0 }, "schema" : "https://github.com/citation-style-language/schema/raw/master/csl-citation.json" }</w:instrText>
      </w:r>
      <w:r>
        <w:fldChar w:fldCharType="separate"/>
      </w:r>
      <w:r w:rsidR="00911FEB" w:rsidRPr="00911FEB">
        <w:rPr>
          <w:noProof/>
        </w:rPr>
        <w:t>[12]</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tại 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C743B4" w:rsidRDefault="00994A77" w:rsidP="00CD778B">
      <w:pPr>
        <w:pStyle w:val="Heading2"/>
        <w:rPr>
          <w:lang w:val="en-US"/>
        </w:rPr>
      </w:pPr>
      <w:r>
        <w:rPr>
          <w:lang w:val="en-US"/>
        </w:rPr>
        <w:lastRenderedPageBreak/>
        <w:t>Các vấn đề kỹ thuật và giải pháp trong Unity</w:t>
      </w:r>
      <w:bookmarkEnd w:id="261"/>
    </w:p>
    <w:p w:rsidR="00994A77" w:rsidRPr="00562157" w:rsidRDefault="00994A77" w:rsidP="00994A77">
      <w:pPr>
        <w:pStyle w:val="Heading3"/>
      </w:pPr>
      <w:bookmarkStart w:id="264" w:name="_Toc515781222"/>
      <w:r>
        <w:t>Camera</w:t>
      </w:r>
      <w:bookmarkEnd w:id="264"/>
    </w:p>
    <w:p w:rsidR="00994A77" w:rsidRDefault="00994A77" w:rsidP="00143180">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143180">
      <w:pPr>
        <w:pStyle w:val="Solution"/>
        <w:rPr>
          <w:lang w:val="en-US"/>
        </w:rPr>
      </w:pPr>
      <w:r>
        <w:rPr>
          <w:lang w:val="en-US"/>
        </w:rPr>
        <w:t>Giải pháp</w:t>
      </w:r>
    </w:p>
    <w:p w:rsidR="007511E6" w:rsidRDefault="007511E6" w:rsidP="007511E6">
      <w:r>
        <w:t>Camera là thành phần cơ bản nhất trong Unity. Điều chỉnh camera sẽ tác động đến nội dung được chiếu ra trên màn ảnh.</w:t>
      </w:r>
      <w:r w:rsidR="001C2B94">
        <w:t xml:space="preserve"> Trong mô trường Unity, một ứng dụng có thể có một hoặc nhiều camera, và có 1 camera đóng vai trò chính. Việc có thể có nhiểu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43180">
      <w:pPr>
        <w:pStyle w:val="Dash"/>
      </w:pPr>
      <w:r>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43180">
      <w:pPr>
        <w:pStyle w:val="Dash"/>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43180">
      <w:pPr>
        <w:pStyle w:val="Dash"/>
      </w:pPr>
      <w:r>
        <w:t>Mặt phẳng xa nhất (Far) và mặt phẳng gần nhất (Near): vật chỉ được hiển thị nếu nó nằm giữa 2 mặt phẳng trên và ngược lại.</w:t>
      </w:r>
    </w:p>
    <w:p w:rsidR="00535E32" w:rsidRDefault="007511E6" w:rsidP="00535E32">
      <w:pPr>
        <w:keepNext/>
        <w:jc w:val="center"/>
      </w:pPr>
      <w:r>
        <w:rPr>
          <w:noProof/>
        </w:rPr>
        <w:lastRenderedPageBreak/>
        <w:drawing>
          <wp:inline distT="0" distB="0" distL="0" distR="0" wp14:anchorId="2D37B450" wp14:editId="4D0D2326">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rsidR="00535E32" w:rsidRDefault="00535E32" w:rsidP="00535E32">
      <w:pPr>
        <w:pStyle w:val="Caption"/>
      </w:pPr>
      <w:bookmarkStart w:id="265" w:name="_Ref515712410"/>
      <w:bookmarkStart w:id="266" w:name="_Toc515781261"/>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265"/>
      <w:r>
        <w:t xml:space="preserve"> </w:t>
      </w:r>
      <w:r>
        <w:rPr>
          <w:noProof/>
        </w:rPr>
        <w:t>Thông số cơ bản của Camera</w:t>
      </w:r>
      <w:bookmarkEnd w:id="266"/>
    </w:p>
    <w:p w:rsidR="007511E6" w:rsidRPr="00562157" w:rsidRDefault="007511E6" w:rsidP="007511E6">
      <w:pPr>
        <w:pStyle w:val="Heading3"/>
      </w:pPr>
      <w:bookmarkStart w:id="267" w:name="_Toc515781223"/>
      <w:r>
        <w:t>Material</w:t>
      </w:r>
      <w:bookmarkEnd w:id="267"/>
    </w:p>
    <w:p w:rsidR="007511E6" w:rsidRDefault="007511E6" w:rsidP="00143180">
      <w:pPr>
        <w:pStyle w:val="Problem"/>
        <w:rPr>
          <w:lang w:val="en-US"/>
        </w:rPr>
      </w:pPr>
      <w:r>
        <w:rPr>
          <w:lang w:val="en-US"/>
        </w:rPr>
        <w:t>Vấn đ</w:t>
      </w:r>
      <w:r w:rsidR="00927A9B">
        <w:rPr>
          <w:lang w:val="en-US"/>
        </w:rPr>
        <w:t>ề</w:t>
      </w:r>
    </w:p>
    <w:p w:rsidR="00927A9B" w:rsidRPr="00927A9B" w:rsidRDefault="00927A9B" w:rsidP="00FB1C33">
      <w:pPr>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43180">
      <w:pPr>
        <w:pStyle w:val="Solution"/>
        <w:rPr>
          <w:lang w:val="en-US"/>
        </w:rPr>
      </w:pPr>
      <w:r>
        <w:rPr>
          <w:lang w:val="en-US"/>
        </w:rPr>
        <w:t>Giải pháp</w:t>
      </w:r>
    </w:p>
    <w:p w:rsidR="00CF1A16" w:rsidRDefault="00CF1A16" w:rsidP="00143180">
      <w:pPr>
        <w:pStyle w:val="Solution"/>
      </w:pPr>
      <w:r>
        <w:rPr>
          <w:noProof/>
        </w:rPr>
        <w:lastRenderedPageBreak/>
        <w:drawing>
          <wp:inline distT="0" distB="0" distL="0" distR="0" wp14:anchorId="7A11C3F5">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rsidR="00CF1A16" w:rsidRDefault="00CF1A16" w:rsidP="00CF1A16">
      <w:pPr>
        <w:pStyle w:val="Caption"/>
      </w:pPr>
      <w:bookmarkStart w:id="268" w:name="_Toc515732700"/>
      <w:bookmarkStart w:id="269"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8"/>
      <w:bookmarkEnd w:id="269"/>
      <w:r>
        <w:t xml:space="preserve"> </w:t>
      </w:r>
    </w:p>
    <w:p w:rsidR="00CF1A16" w:rsidRDefault="00CF1A16" w:rsidP="00CF1A16">
      <w:pPr>
        <w:pStyle w:val="Caption"/>
        <w:rPr>
          <w:rStyle w:val="Hyperlink"/>
        </w:rPr>
      </w:pPr>
      <w:r>
        <w:t xml:space="preserve">Nguồn : </w:t>
      </w:r>
      <w:hyperlink r:id="rId67"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70" w:name="_Toc515781262"/>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9" w:history="1">
        <w:r w:rsidRPr="00040063">
          <w:rPr>
            <w:rStyle w:val="Hyperlink"/>
          </w:rPr>
          <w:t>https://docs.unity3d.com/Manual/Materials.html</w:t>
        </w:r>
        <w:bookmarkEnd w:id="270"/>
      </w:hyperlink>
    </w:p>
    <w:p w:rsidR="007511E6" w:rsidRPr="00562157" w:rsidRDefault="007511E6" w:rsidP="007511E6">
      <w:pPr>
        <w:pStyle w:val="Heading3"/>
      </w:pPr>
      <w:bookmarkStart w:id="271" w:name="_Toc515781224"/>
      <w:r>
        <w:t>Colider</w:t>
      </w:r>
      <w:bookmarkEnd w:id="271"/>
    </w:p>
    <w:p w:rsidR="007511E6" w:rsidRDefault="007511E6" w:rsidP="00143180">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143180">
      <w:pPr>
        <w:pStyle w:val="Solution"/>
        <w:rPr>
          <w:lang w:val="en-US"/>
        </w:rPr>
      </w:pPr>
      <w:r>
        <w:rPr>
          <w:lang w:val="en-US"/>
        </w:rPr>
        <w:t>Giải pháp</w:t>
      </w:r>
    </w:p>
    <w:p w:rsidR="00CF1A16" w:rsidRDefault="00CF1A16" w:rsidP="00CF1A16">
      <w:r>
        <w:t>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2" w:name="_Toc515781263"/>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r>
        <w:rPr>
          <w:noProof/>
        </w:rPr>
        <w:t xml:space="preserve"> Colider với Object Cube</w:t>
      </w:r>
      <w:bookmarkEnd w:id="272"/>
      <w:r>
        <w:rPr>
          <w:noProof/>
        </w:rPr>
        <w:t xml:space="preserve"> </w:t>
      </w:r>
      <w:r>
        <w:t xml:space="preserve"> </w:t>
      </w:r>
    </w:p>
    <w:p w:rsidR="00535E32" w:rsidRPr="00CF1A16" w:rsidRDefault="00CF1A16" w:rsidP="00CF1A16">
      <w:pPr>
        <w:pStyle w:val="Caption"/>
        <w:rPr>
          <w:noProof/>
        </w:rPr>
      </w:pPr>
      <w:r>
        <w:t xml:space="preserve">Nguồn : </w:t>
      </w:r>
      <w:hyperlink r:id="rId71" w:history="1">
        <w:r w:rsidRPr="00040063">
          <w:rPr>
            <w:rStyle w:val="Hyperlink"/>
          </w:rPr>
          <w:t>https://viblo.asia/p/co-ban-ve-engine-vat-ly-trong-unity-3OEqGj1PM9bL</w:t>
        </w:r>
      </w:hyperlink>
    </w:p>
    <w:p w:rsidR="007511E6" w:rsidRPr="00562157" w:rsidRDefault="007511E6" w:rsidP="007511E6">
      <w:pPr>
        <w:pStyle w:val="Heading3"/>
      </w:pPr>
      <w:bookmarkStart w:id="273" w:name="_Toc515781225"/>
      <w:r>
        <w:t>Particle system</w:t>
      </w:r>
      <w:bookmarkEnd w:id="273"/>
    </w:p>
    <w:p w:rsidR="007511E6" w:rsidRDefault="007511E6" w:rsidP="00143180">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43180">
      <w:pPr>
        <w:pStyle w:val="Solution"/>
        <w:rPr>
          <w:lang w:val="en-US"/>
        </w:rPr>
      </w:pPr>
      <w:r>
        <w:rPr>
          <w:lang w:val="en-US"/>
        </w:rPr>
        <w:t>Giải pháp</w:t>
      </w:r>
    </w:p>
    <w:p w:rsidR="00CF1A16" w:rsidRDefault="00CF1A16" w:rsidP="00CF1A16">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system:</w:t>
      </w:r>
    </w:p>
    <w:p w:rsidR="00CF1A16" w:rsidRDefault="00CF1A16" w:rsidP="00143180">
      <w:pPr>
        <w:pStyle w:val="ListParagraph"/>
        <w:numPr>
          <w:ilvl w:val="0"/>
          <w:numId w:val="31"/>
        </w:numPr>
      </w:pPr>
      <w:r>
        <w:lastRenderedPageBreak/>
        <w:t>Duration: thời gian tính bằng giây quãng đời tồn tại của một hạt.</w:t>
      </w:r>
    </w:p>
    <w:p w:rsidR="00CF1A16" w:rsidRDefault="00CF1A16" w:rsidP="00143180">
      <w:pPr>
        <w:pStyle w:val="ListParagraph"/>
        <w:numPr>
          <w:ilvl w:val="0"/>
          <w:numId w:val="32"/>
        </w:numPr>
      </w:pPr>
      <w:r>
        <w:t>Looping: có được tạo lại hay không khi hạt cuối cùng bị biến mất.</w:t>
      </w:r>
    </w:p>
    <w:p w:rsidR="00CF1A16" w:rsidRDefault="00CF1A16" w:rsidP="00143180">
      <w:pPr>
        <w:pStyle w:val="ListParagraph"/>
        <w:numPr>
          <w:ilvl w:val="0"/>
          <w:numId w:val="32"/>
        </w:numPr>
      </w:pPr>
      <w:r>
        <w:t>Speed, Direction, Rotation: tốc độ, hướng di chuyển, góc quay của các hạt.</w:t>
      </w:r>
    </w:p>
    <w:p w:rsidR="00CF1A16" w:rsidRDefault="00CF1A16" w:rsidP="00143180">
      <w:pPr>
        <w:pStyle w:val="ListParagraph"/>
        <w:numPr>
          <w:ilvl w:val="0"/>
          <w:numId w:val="32"/>
        </w:numPr>
      </w:pPr>
      <w:r>
        <w:t>Max particles: số hạt tối đa xuất hiện trong particle system.</w:t>
      </w:r>
    </w:p>
    <w:p w:rsidR="00CF1A16" w:rsidRDefault="00CF1A16" w:rsidP="00143180">
      <w:pPr>
        <w:pStyle w:val="ListParagraph"/>
        <w:numPr>
          <w:ilvl w:val="0"/>
          <w:numId w:val="32"/>
        </w:numPr>
      </w:pPr>
      <w:r>
        <w:t>Material/Shader: dùng để thay đổi hình dáng của các hạt.</w:t>
      </w:r>
    </w:p>
    <w:p w:rsidR="00CF1A16" w:rsidRDefault="00CF1A16" w:rsidP="00143180">
      <w:pPr>
        <w:pStyle w:val="ListParagraph"/>
        <w:numPr>
          <w:ilvl w:val="0"/>
          <w:numId w:val="32"/>
        </w:numPr>
      </w:pPr>
      <w:r>
        <w:t>Shape: hình dáng đường đi của các hạt tạo thành khi phát ra.</w:t>
      </w:r>
    </w:p>
    <w:p w:rsidR="00CF1A16" w:rsidRDefault="00CF1A16" w:rsidP="00143180">
      <w:pPr>
        <w:pStyle w:val="Solution"/>
        <w:rPr>
          <w:lang w:val="en-US"/>
        </w:rPr>
      </w:pPr>
    </w:p>
    <w:p w:rsidR="007511E6" w:rsidRPr="00562157" w:rsidRDefault="007511E6" w:rsidP="007511E6">
      <w:pPr>
        <w:pStyle w:val="Heading3"/>
      </w:pPr>
      <w:bookmarkStart w:id="274" w:name="_Toc515781226"/>
      <w:r>
        <w:t>Raycasting</w:t>
      </w:r>
      <w:bookmarkEnd w:id="274"/>
    </w:p>
    <w:p w:rsidR="007511E6" w:rsidRDefault="007511E6" w:rsidP="00143180">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43180">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5" w:name="_Ref515712792"/>
      <w:bookmarkStart w:id="276" w:name="_Toc515781264"/>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275"/>
      <w:r>
        <w:rPr>
          <w:noProof/>
        </w:rPr>
        <w:t xml:space="preserve"> </w:t>
      </w:r>
      <w:r>
        <w:t>Minh họa Raycasting trong Unity</w:t>
      </w:r>
      <w:bookmarkEnd w:id="276"/>
    </w:p>
    <w:p w:rsidR="00CF1A16" w:rsidRDefault="00CF1A16" w:rsidP="00CF1A16">
      <w:pPr>
        <w:pStyle w:val="Caption"/>
        <w:rPr>
          <w:rStyle w:val="Hyperlink"/>
        </w:rPr>
      </w:pPr>
      <w:r>
        <w:rPr>
          <w:noProof/>
        </w:rPr>
        <w:t xml:space="preserve">Nguồn : </w:t>
      </w:r>
      <w:hyperlink r:id="rId73" w:history="1">
        <w:r w:rsidRPr="00261F16">
          <w:rPr>
            <w:rStyle w:val="Hyperlink"/>
          </w:rPr>
          <w:t>http://www.clonefactor.com/wordpress/unity3d-show-room/raycast-gizmos-visualizer/</w:t>
        </w:r>
      </w:hyperlink>
    </w:p>
    <w:p w:rsidR="00120E01" w:rsidRPr="00562157" w:rsidRDefault="00120E01" w:rsidP="00120E01">
      <w:pPr>
        <w:pStyle w:val="Heading3"/>
      </w:pPr>
      <w:bookmarkStart w:id="277" w:name="_Toc515781227"/>
      <w:r>
        <w:t>Lighting</w:t>
      </w:r>
      <w:bookmarkEnd w:id="277"/>
    </w:p>
    <w:p w:rsidR="00120E01" w:rsidRDefault="00DF4366" w:rsidP="00143180">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43180">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143180">
      <w:pPr>
        <w:pStyle w:val="Solution"/>
        <w:numPr>
          <w:ilvl w:val="0"/>
          <w:numId w:val="0"/>
        </w:numPr>
        <w:ind w:left="562"/>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8" w:name="_Ref515736426"/>
      <w:bookmarkStart w:id="279" w:name="_Toc515781265"/>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278"/>
      <w:r>
        <w:rPr>
          <w:noProof/>
        </w:rPr>
        <w:t xml:space="preserve"> Các thành phần cơ bản của Light Component</w:t>
      </w:r>
      <w:bookmarkEnd w:id="279"/>
    </w:p>
    <w:p w:rsidR="00DF4366" w:rsidRDefault="00DF4366" w:rsidP="00143180">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43180">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5"/>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6"/>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7"/>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8"/>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4C4F5B" w:rsidRPr="00475CBF" w:rsidRDefault="004C4F5B"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4C4F5B" w:rsidRPr="00475CBF" w:rsidRDefault="004C4F5B"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4C4F5B" w:rsidRPr="00475CBF" w:rsidRDefault="004C4F5B"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4C4F5B" w:rsidRPr="00475CBF" w:rsidRDefault="004C4F5B"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9"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0"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1"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2"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4C4F5B" w:rsidRPr="00475CBF" w:rsidRDefault="004C4F5B"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4C4F5B" w:rsidRPr="00475CBF" w:rsidRDefault="004C4F5B"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4C4F5B" w:rsidRPr="00475CBF" w:rsidRDefault="004C4F5B"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4C4F5B" w:rsidRPr="00475CBF" w:rsidRDefault="004C4F5B"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80" w:name="_Ref515790587"/>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r>
        <w:t xml:space="preserve"> </w:t>
      </w:r>
      <w:r>
        <w:rPr>
          <w:noProof/>
        </w:rPr>
        <w:t>Các loại Light trong Unity</w:t>
      </w:r>
      <w:bookmarkEnd w:id="280"/>
    </w:p>
    <w:p w:rsidR="009640F2" w:rsidRPr="009640F2" w:rsidRDefault="00C172A9" w:rsidP="00C172A9">
      <w:pPr>
        <w:jc w:val="center"/>
      </w:pPr>
      <w:r w:rsidRPr="00C172A9">
        <w:rPr>
          <w:b/>
        </w:rPr>
        <w:t>Nguồn :</w:t>
      </w:r>
      <w:r>
        <w:t xml:space="preserve"> </w:t>
      </w:r>
      <w:hyperlink r:id="rId83" w:history="1">
        <w:r w:rsidRPr="0074733C">
          <w:rPr>
            <w:rStyle w:val="Hyperlink"/>
          </w:rPr>
          <w:t>https://docs.unity3d.com/Manual/Lighting.html</w:t>
        </w:r>
      </w:hyperlink>
    </w:p>
    <w:p w:rsidR="009640F2" w:rsidRDefault="009640F2" w:rsidP="00143180">
      <w:pPr>
        <w:pStyle w:val="Dash"/>
      </w:pPr>
      <w:r>
        <w:lastRenderedPageBreak/>
        <w:t>Range : xác định ánh sáng sẽ được chiếu bao xa.</w:t>
      </w:r>
    </w:p>
    <w:p w:rsidR="009640F2" w:rsidRDefault="009640F2" w:rsidP="00143180">
      <w:pPr>
        <w:pStyle w:val="Dash"/>
      </w:pPr>
      <w:r>
        <w:t>Spot Angle : xác định độ mở của chóp nón trong Spot Light</w:t>
      </w:r>
    </w:p>
    <w:p w:rsidR="009640F2" w:rsidRDefault="009640F2" w:rsidP="00143180">
      <w:pPr>
        <w:pStyle w:val="Dash"/>
      </w:pPr>
      <w:r>
        <w:t>Color : màu ánh sáng phát ra.</w:t>
      </w:r>
    </w:p>
    <w:p w:rsidR="009640F2" w:rsidRDefault="009640F2" w:rsidP="00143180">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1" w:name="_Toc515781228"/>
      <w:r>
        <w:t>Position</w:t>
      </w:r>
      <w:bookmarkEnd w:id="281"/>
    </w:p>
    <w:p w:rsidR="00120E01" w:rsidRDefault="00120E01" w:rsidP="00143180">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43180">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804502" w:rsidP="00143180">
      <w:pPr>
        <w:pStyle w:val="Solution"/>
        <w:numPr>
          <w:ilvl w:val="0"/>
          <w:numId w:val="0"/>
        </w:numPr>
        <w:ind w:left="562"/>
      </w:pPr>
      <w:r w:rsidRPr="00804502">
        <w:rPr>
          <w:noProof/>
        </w:rPr>
        <w:lastRenderedPageBreak/>
        <mc:AlternateContent>
          <mc:Choice Requires="wpg">
            <w:drawing>
              <wp:inline distT="0" distB="0" distL="0" distR="0" wp14:anchorId="3326C64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rsidR="004C4F5B" w:rsidRPr="00EA5C3B" w:rsidRDefault="004C4F5B" w:rsidP="00804502">
                              <w:pPr>
                                <w:pStyle w:val="NormalWeb"/>
                                <w:spacing w:after="0"/>
                              </w:pPr>
                              <w:r w:rsidRPr="00EA5C3B">
                                <w:rPr>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rsidR="004C4F5B" w:rsidRPr="00EA5C3B" w:rsidRDefault="004C4F5B" w:rsidP="00804502">
                              <w:pPr>
                                <w:pStyle w:val="NormalWeb"/>
                                <w:spacing w:after="0"/>
                              </w:pPr>
                              <w:r w:rsidRPr="00EA5C3B">
                                <w:rPr>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rsidR="004C4F5B" w:rsidRPr="00EA5C3B" w:rsidRDefault="004C4F5B" w:rsidP="00804502">
                              <w:pPr>
                                <w:pStyle w:val="NormalWeb"/>
                                <w:spacing w:after="0"/>
                              </w:pPr>
                              <w:r w:rsidRPr="00EA5C3B">
                                <w:rPr>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rsidR="004C4F5B" w:rsidRPr="00EA5C3B" w:rsidRDefault="004C4F5B"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rsidR="004C4F5B" w:rsidRPr="00EA5C3B" w:rsidRDefault="004C4F5B"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3326C64F"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rsidR="004C4F5B" w:rsidRPr="00EA5C3B" w:rsidRDefault="004C4F5B" w:rsidP="00804502">
                        <w:pPr>
                          <w:pStyle w:val="NormalWeb"/>
                          <w:spacing w:after="0"/>
                        </w:pPr>
                        <w:r w:rsidRPr="00EA5C3B">
                          <w:rPr>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rsidR="004C4F5B" w:rsidRPr="00EA5C3B" w:rsidRDefault="004C4F5B" w:rsidP="00804502">
                        <w:pPr>
                          <w:pStyle w:val="NormalWeb"/>
                          <w:spacing w:after="0"/>
                        </w:pPr>
                        <w:r w:rsidRPr="00EA5C3B">
                          <w:rPr>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rsidR="004C4F5B" w:rsidRPr="00EA5C3B" w:rsidRDefault="004C4F5B" w:rsidP="00804502">
                        <w:pPr>
                          <w:pStyle w:val="NormalWeb"/>
                          <w:spacing w:after="0"/>
                        </w:pPr>
                        <w:r w:rsidRPr="00EA5C3B">
                          <w:rPr>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4C4F5B" w:rsidRPr="00EA5C3B" w:rsidRDefault="004C4F5B"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rsidR="004C4F5B" w:rsidRPr="00EA5C3B" w:rsidRDefault="004C4F5B"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rsidR="00120E01" w:rsidRPr="0069606E" w:rsidRDefault="0074733C" w:rsidP="0074733C">
      <w:pPr>
        <w:pStyle w:val="Caption"/>
        <w:rPr>
          <w:lang w:val="en-US"/>
        </w:rPr>
      </w:pPr>
      <w:bookmarkStart w:id="282" w:name="_Ref515791419"/>
      <w:r>
        <w:t xml:space="preserve">Hình </w:t>
      </w:r>
      <w:r w:rsidR="00AD6866">
        <w:fldChar w:fldCharType="begin"/>
      </w:r>
      <w:r w:rsidR="00AD6866">
        <w:instrText xml:space="preserve"> STYLEREF 1 \s </w:instrText>
      </w:r>
      <w:r w:rsidR="00AD6866">
        <w:fldChar w:fldCharType="separate"/>
      </w:r>
      <w:r w:rsidR="00AD6866">
        <w:rPr>
          <w:noProof/>
        </w:rPr>
        <w:t>3</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r>
        <w:t xml:space="preserve"> Mô phỏng cách sử dụng position trong hệ thống</w:t>
      </w:r>
      <w:bookmarkEnd w:id="282"/>
    </w:p>
    <w:p w:rsidR="00994A77" w:rsidRDefault="00994A77" w:rsidP="00994A77">
      <w:pPr>
        <w:pStyle w:val="Heading2"/>
        <w:rPr>
          <w:lang w:val="en-US"/>
        </w:rPr>
      </w:pPr>
      <w:bookmarkStart w:id="283" w:name="_Toc515781229"/>
      <w:r>
        <w:rPr>
          <w:lang w:val="en-US"/>
        </w:rPr>
        <w:t>Kết luận</w:t>
      </w:r>
      <w:bookmarkEnd w:id="283"/>
    </w:p>
    <w:p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rsidR="00C21F24" w:rsidRPr="00562157" w:rsidRDefault="00C21F24" w:rsidP="00C55E26">
      <w:pPr>
        <w:pStyle w:val="Heading1"/>
        <w:rPr>
          <w:lang w:val="en-US"/>
        </w:rPr>
      </w:pPr>
      <w:r w:rsidRPr="00562157">
        <w:rPr>
          <w:lang w:val="en-US"/>
        </w:rPr>
        <w:lastRenderedPageBreak/>
        <w:br/>
      </w:r>
      <w:bookmarkStart w:id="284" w:name="_Toc359511112"/>
      <w:bookmarkStart w:id="285" w:name="_Toc359541474"/>
      <w:bookmarkStart w:id="286" w:name="_Toc359938300"/>
      <w:bookmarkStart w:id="287" w:name="_Ref360048718"/>
      <w:bookmarkStart w:id="288" w:name="_Ref360048721"/>
      <w:bookmarkStart w:id="289" w:name="_Toc360055377"/>
      <w:bookmarkStart w:id="290" w:name="_Toc360417495"/>
      <w:bookmarkStart w:id="291" w:name="_Toc360417675"/>
      <w:bookmarkStart w:id="292" w:name="_Ref360668443"/>
      <w:bookmarkStart w:id="293" w:name="_Ref360668540"/>
      <w:bookmarkStart w:id="294" w:name="_Toc515781230"/>
      <w:bookmarkStart w:id="295" w:name="_Ref517361445"/>
      <w:bookmarkEnd w:id="260"/>
      <w:r w:rsidR="00C54A16" w:rsidRPr="00562157">
        <w:rPr>
          <w:lang w:val="en-US"/>
        </w:rPr>
        <w:t xml:space="preserve">Hệ thống </w:t>
      </w:r>
      <w:bookmarkEnd w:id="284"/>
      <w:bookmarkEnd w:id="285"/>
      <w:bookmarkEnd w:id="286"/>
      <w:bookmarkEnd w:id="287"/>
      <w:bookmarkEnd w:id="288"/>
      <w:bookmarkEnd w:id="289"/>
      <w:bookmarkEnd w:id="290"/>
      <w:bookmarkEnd w:id="291"/>
      <w:bookmarkEnd w:id="292"/>
      <w:bookmarkEnd w:id="293"/>
      <w:bookmarkEnd w:id="294"/>
      <w:r w:rsidR="00487631">
        <w:rPr>
          <w:lang w:val="en-US"/>
        </w:rPr>
        <w:t>bản đồ địa lý hỗ trợ Tangible</w:t>
      </w:r>
      <w:bookmarkEnd w:id="295"/>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6" w:name="_Toc359938301"/>
      <w:bookmarkStart w:id="297" w:name="_Toc360055378"/>
      <w:bookmarkStart w:id="298" w:name="_Toc360417496"/>
      <w:bookmarkStart w:id="299" w:name="_Toc360417676"/>
      <w:bookmarkStart w:id="300" w:name="_Toc515781231"/>
      <w:r w:rsidRPr="00562157">
        <w:rPr>
          <w:lang w:val="en-US"/>
        </w:rPr>
        <w:t xml:space="preserve">Giới thiệu </w:t>
      </w:r>
      <w:r w:rsidR="007C72D8" w:rsidRPr="00562157">
        <w:rPr>
          <w:lang w:val="en-US"/>
        </w:rPr>
        <w:t>tổng quan</w:t>
      </w:r>
      <w:bookmarkEnd w:id="296"/>
      <w:bookmarkEnd w:id="297"/>
      <w:bookmarkEnd w:id="298"/>
      <w:bookmarkEnd w:id="299"/>
      <w:bookmarkEnd w:id="300"/>
    </w:p>
    <w:p w:rsidR="00487631" w:rsidRDefault="00487631" w:rsidP="00487631">
      <w:pPr>
        <w:pStyle w:val="BodyText"/>
        <w:rPr>
          <w:lang w:val="en-US"/>
        </w:rPr>
      </w:pPr>
      <w:bookmarkStart w:id="301" w:name="_Toc359938302"/>
      <w:bookmarkStart w:id="302" w:name="_Toc360055379"/>
      <w:bookmarkStart w:id="303" w:name="_Toc360417497"/>
      <w:bookmarkStart w:id="304"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Ngoài lĩnh vực cụ thể là vể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5" w:name="_Toc515781232"/>
      <w:bookmarkEnd w:id="301"/>
      <w:bookmarkEnd w:id="302"/>
      <w:bookmarkEnd w:id="303"/>
      <w:bookmarkEnd w:id="304"/>
      <w:r>
        <w:rPr>
          <w:lang w:val="en-US"/>
        </w:rPr>
        <w:lastRenderedPageBreak/>
        <w:t>Cấu hình</w:t>
      </w:r>
      <w:r w:rsidR="00D233E3" w:rsidRPr="00562157">
        <w:rPr>
          <w:lang w:val="en-US"/>
        </w:rPr>
        <w:t xml:space="preserve"> hệ thống</w:t>
      </w:r>
      <w:bookmarkEnd w:id="305"/>
    </w:p>
    <w:p w:rsidR="00120E01" w:rsidRPr="00572259" w:rsidRDefault="00572259" w:rsidP="00EA5C3B">
      <w:pPr>
        <w:jc w:val="right"/>
        <w:rPr>
          <w:lang w:val="en-US"/>
        </w:rPr>
      </w:pPr>
      <w:r w:rsidRPr="0079150B">
        <w:rPr>
          <w:noProof/>
        </w:rPr>
        <mc:AlternateContent>
          <mc:Choice Requires="wpg">
            <w:drawing>
              <wp:inline distT="0" distB="0" distL="0" distR="0" wp14:anchorId="05B65A69" wp14:editId="3FB7131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4C4F5B" w:rsidRPr="00ED5DBD" w:rsidRDefault="004C4F5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4C4F5B" w:rsidRDefault="004C4F5B"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4C4F5B" w:rsidRDefault="004C4F5B"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4C4F5B" w:rsidRDefault="004C4F5B"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4C4F5B" w:rsidRDefault="004C4F5B"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4C4F5B" w:rsidRDefault="004C4F5B"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rsidR="004C4F5B" w:rsidRDefault="004C4F5B"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4C4F5B" w:rsidRDefault="004C4F5B"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4C4F5B" w:rsidRPr="00ED5DBD" w:rsidRDefault="004C4F5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4C4F5B" w:rsidRDefault="004C4F5B"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4C4F5B" w:rsidRDefault="004C4F5B"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4C4F5B" w:rsidRDefault="004C4F5B"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4C4F5B" w:rsidRDefault="004C4F5B"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4C4F5B" w:rsidRDefault="004C4F5B"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4C4F5B" w:rsidRDefault="004C4F5B"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4C4F5B" w:rsidRDefault="004C4F5B"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6" w:name="_Ref515720799"/>
      <w:bookmarkStart w:id="307" w:name="_Toc515781270"/>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w:t>
      </w:r>
      <w:r w:rsidR="00AD6866">
        <w:fldChar w:fldCharType="end"/>
      </w:r>
      <w:bookmarkEnd w:id="306"/>
      <w:r>
        <w:rPr>
          <w:noProof/>
        </w:rPr>
        <w:t xml:space="preserve"> </w:t>
      </w:r>
      <w:r w:rsidR="0052285B">
        <w:rPr>
          <w:noProof/>
        </w:rPr>
        <w:t>Cấu hình thiết lập của hệ thống</w:t>
      </w:r>
      <w:bookmarkEnd w:id="307"/>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43180">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143180">
      <w:pPr>
        <w:pStyle w:val="Dash"/>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143180">
      <w:pPr>
        <w:pStyle w:val="Dash"/>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43180">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họa  Adreno 308</w:t>
      </w:r>
      <w:r w:rsidR="00997AEC">
        <w:t>.</w:t>
      </w:r>
    </w:p>
    <w:p w:rsidR="00997AEC" w:rsidRPr="0052285B" w:rsidRDefault="00997AEC" w:rsidP="00143180">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4"/>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5"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6"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7" o:title=""/>
                </v:shape>
                <w10:anchorlock/>
              </v:group>
            </w:pict>
          </mc:Fallback>
        </mc:AlternateContent>
      </w:r>
    </w:p>
    <w:p w:rsidR="0052285B" w:rsidRDefault="0052285B" w:rsidP="00997AEC">
      <w:pPr>
        <w:pStyle w:val="Caption"/>
        <w:rPr>
          <w:noProof/>
        </w:rPr>
      </w:pPr>
      <w:bookmarkStart w:id="308" w:name="_Ref515714122"/>
      <w:bookmarkStart w:id="309" w:name="_Toc515781271"/>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2</w:t>
      </w:r>
      <w:r w:rsidR="00AD6866">
        <w:fldChar w:fldCharType="end"/>
      </w:r>
      <w:bookmarkEnd w:id="308"/>
      <w:r>
        <w:t xml:space="preserve"> </w:t>
      </w:r>
      <w:r>
        <w:rPr>
          <w:noProof/>
        </w:rPr>
        <w:t>Hình ảnh thực tế của hệ thống</w:t>
      </w:r>
      <w:bookmarkEnd w:id="309"/>
    </w:p>
    <w:p w:rsidR="00997AEC" w:rsidRPr="00997AEC" w:rsidRDefault="00997AEC" w:rsidP="00997AEC"/>
    <w:p w:rsidR="00EF04AE" w:rsidRPr="00562157" w:rsidRDefault="00EF04AE" w:rsidP="004F61B9">
      <w:pPr>
        <w:pStyle w:val="Heading2"/>
        <w:rPr>
          <w:lang w:val="en-US"/>
        </w:rPr>
      </w:pPr>
      <w:bookmarkStart w:id="310" w:name="_Toc515781233"/>
      <w:bookmarkStart w:id="311" w:name="_Toc360417498"/>
      <w:bookmarkStart w:id="312" w:name="_Toc360417678"/>
      <w:r w:rsidRPr="00562157">
        <w:rPr>
          <w:lang w:val="en-US"/>
        </w:rPr>
        <w:lastRenderedPageBreak/>
        <w:t>Kịch bản sử dụng hệ thống</w:t>
      </w:r>
      <w:bookmarkEnd w:id="310"/>
    </w:p>
    <w:p w:rsidR="0052285B" w:rsidRDefault="002F1737" w:rsidP="0052285B">
      <w:pPr>
        <w:rPr>
          <w:lang w:val="en-US"/>
        </w:rPr>
      </w:pPr>
      <w:r>
        <w:rPr>
          <w:lang w:val="en-US"/>
        </w:rPr>
        <w:t xml:space="preserve">Hệ thống bao gồm 1 bàn tương tác </w:t>
      </w:r>
      <w:r w:rsidR="009B214C">
        <w:rPr>
          <w:lang w:val="en-US"/>
        </w:rPr>
        <w:t>với hình ảnh chiếu ra từ 1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13" w:name="_Toc515781234"/>
      <w:r w:rsidR="004F61B9" w:rsidRPr="00562157">
        <w:rPr>
          <w:lang w:val="en-US"/>
        </w:rPr>
        <w:t>Một số vấn đề gặp phải và kỹ thuật áp dụng</w:t>
      </w:r>
      <w:bookmarkEnd w:id="311"/>
      <w:bookmarkEnd w:id="312"/>
      <w:bookmarkEnd w:id="313"/>
    </w:p>
    <w:p w:rsidR="004F61B9" w:rsidRPr="00562157" w:rsidRDefault="001E171F" w:rsidP="004F61B9">
      <w:pPr>
        <w:pStyle w:val="Heading3"/>
      </w:pPr>
      <w:bookmarkStart w:id="314" w:name="_Toc515781235"/>
      <w:r>
        <w:t>Cách bố trí máy chiếu</w:t>
      </w:r>
      <w:bookmarkEnd w:id="314"/>
    </w:p>
    <w:p w:rsidR="007B1A3F" w:rsidRPr="00562157" w:rsidRDefault="007B1A3F" w:rsidP="00143180">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43180">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4C4F5B" w:rsidRPr="004B5089" w:rsidRDefault="004C4F5B"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4C4F5B" w:rsidRPr="004B5089" w:rsidRDefault="004C4F5B"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4C4F5B" w:rsidRDefault="004C4F5B"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4C4F5B" w:rsidRPr="004B5089" w:rsidRDefault="004C4F5B"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4C4F5B" w:rsidRPr="004B5089" w:rsidRDefault="004C4F5B" w:rsidP="004B5089">
                            <w:pPr>
                              <w:pStyle w:val="NormalWeb"/>
                              <w:spacing w:after="0"/>
                              <w:ind w:firstLine="0"/>
                            </w:pPr>
                            <w:r w:rsidRPr="004B5089">
                              <w:rPr>
                                <w:b/>
                                <w:bCs/>
                                <w:color w:val="FF0000"/>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4C4F5B" w:rsidRPr="004B5089" w:rsidRDefault="004C4F5B"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4C4F5B" w:rsidRDefault="004C4F5B"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4C4F5B" w:rsidRPr="004B5089" w:rsidRDefault="004C4F5B"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5" w:name="_Ref515717544"/>
      <w:bookmarkStart w:id="316" w:name="_Toc515781272"/>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3</w:t>
      </w:r>
      <w:r w:rsidR="00AD6866">
        <w:fldChar w:fldCharType="end"/>
      </w:r>
      <w:bookmarkEnd w:id="315"/>
      <w:r>
        <w:rPr>
          <w:noProof/>
        </w:rPr>
        <w:t xml:space="preserve"> Cách bố trí máy chiếu trên cao</w:t>
      </w:r>
      <w:bookmarkEnd w:id="316"/>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7" w:name="_Toc360417500"/>
      <w:bookmarkStart w:id="318" w:name="_Toc360417680"/>
      <w:bookmarkStart w:id="319" w:name="_Ref360792512"/>
      <w:bookmarkStart w:id="320"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4C4F5B" w:rsidRPr="00C22F55" w:rsidRDefault="004C4F5B"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rsidR="004C4F5B" w:rsidRPr="00C22F55" w:rsidRDefault="004C4F5B"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4C4F5B" w:rsidRDefault="004C4F5B"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4C4F5B" w:rsidRDefault="004C4F5B"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4C4F5B" w:rsidRDefault="004C4F5B"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4C4F5B" w:rsidRDefault="004C4F5B"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4C4F5B" w:rsidRDefault="004C4F5B"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4C4F5B" w:rsidRDefault="004C4F5B"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4C4F5B" w:rsidRDefault="004C4F5B"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4C4F5B" w:rsidRDefault="004C4F5B"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4C4F5B" w:rsidRDefault="004C4F5B"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4C4F5B" w:rsidRDefault="004C4F5B" w:rsidP="00C22F55">
                          <w:pPr>
                            <w:pStyle w:val="NormalWeb"/>
                            <w:spacing w:after="0"/>
                            <w:ind w:firstLine="0"/>
                          </w:pPr>
                          <w:r>
                            <w:rPr>
                              <w:b/>
                              <w:bCs/>
                              <w:color w:val="FF0000"/>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21" w:name="_Ref515717631"/>
      <w:bookmarkStart w:id="322" w:name="_Toc515781273"/>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4</w:t>
      </w:r>
      <w:r w:rsidR="00AD6866">
        <w:fldChar w:fldCharType="end"/>
      </w:r>
      <w:bookmarkEnd w:id="321"/>
      <w:r>
        <w:rPr>
          <w:noProof/>
        </w:rPr>
        <w:t xml:space="preserve"> Cách bố trí máy chiếu dưới đất theo phương vuông góc</w:t>
      </w:r>
      <w:bookmarkEnd w:id="322"/>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4C4F5B" w:rsidRDefault="004C4F5B"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4C4F5B" w:rsidRDefault="004C4F5B"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3" w:name="_Ref515719473"/>
      <w:bookmarkStart w:id="324" w:name="_Toc515781274"/>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5</w:t>
      </w:r>
      <w:r w:rsidR="00AD6866">
        <w:fldChar w:fldCharType="end"/>
      </w:r>
      <w:bookmarkEnd w:id="323"/>
      <w:r>
        <w:rPr>
          <w:noProof/>
        </w:rPr>
        <w:t xml:space="preserve"> Cách bố trí máy chiếu dưới đất kém theo gương</w:t>
      </w:r>
      <w:bookmarkEnd w:id="324"/>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5" w:name="_Toc515781236"/>
      <w:bookmarkEnd w:id="317"/>
      <w:bookmarkEnd w:id="318"/>
      <w:bookmarkEnd w:id="319"/>
      <w:bookmarkEnd w:id="320"/>
      <w:r>
        <w:lastRenderedPageBreak/>
        <w:t xml:space="preserve">Kỹ thuật ánh xạ tọa độ giữa </w:t>
      </w:r>
      <w:r w:rsidR="00032D0B">
        <w:t>các không gian tọa độ</w:t>
      </w:r>
      <w:bookmarkEnd w:id="325"/>
    </w:p>
    <w:p w:rsidR="008925E1" w:rsidRPr="00562157" w:rsidRDefault="008925E1" w:rsidP="00143180">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43180">
      <w:pPr>
        <w:pStyle w:val="Solution"/>
        <w:rPr>
          <w:lang w:val="en-US"/>
        </w:rPr>
      </w:pPr>
      <w:r w:rsidRPr="00562157">
        <w:rPr>
          <w:lang w:val="en-US"/>
        </w:rPr>
        <w:t>Giải pháp</w:t>
      </w:r>
    </w:p>
    <w:p w:rsidR="00005030" w:rsidRDefault="00005030" w:rsidP="00005030">
      <w:bookmarkStart w:id="326" w:name="_Toc360417501"/>
      <w:bookmarkStart w:id="327" w:name="_Toc360417681"/>
      <w:r>
        <w:t>Qua quá trình nhận dạng vật thể,  ta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8" w:name="_Ref515730404"/>
      <w:bookmarkStart w:id="329" w:name="_Toc515781275"/>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6</w:t>
      </w:r>
      <w:r w:rsidR="00AD6866">
        <w:fldChar w:fldCharType="end"/>
      </w:r>
      <w:bookmarkEnd w:id="328"/>
      <w:r>
        <w:rPr>
          <w:noProof/>
        </w:rPr>
        <w:t xml:space="preserve"> </w:t>
      </w:r>
      <w:r>
        <w:t>Xác định vùng thao tác của hệ thống</w:t>
      </w:r>
      <w:bookmarkEnd w:id="329"/>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Từ đó có thể tính ra được tọa độ tâm của vùng thao tác và dùng một phép tịnh tiến tọa độ để tính tọa độ của một điểm theo gốc tọa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rsidR="00005030" w:rsidRPr="00FA3002" w:rsidRDefault="004C4F5B"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30" w:name="_Ref515730514"/>
      <w:bookmarkStart w:id="331" w:name="_Toc515781276"/>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7</w:t>
      </w:r>
      <w:r w:rsidR="00AD6866">
        <w:fldChar w:fldCharType="end"/>
      </w:r>
      <w:bookmarkEnd w:id="330"/>
      <w:r>
        <w:rPr>
          <w:noProof/>
        </w:rPr>
        <w:t xml:space="preserve"> </w:t>
      </w:r>
      <w:r>
        <w:t>Lấy mẫu Calibration theo 2 trục X, Y</w:t>
      </w:r>
      <w:bookmarkEnd w:id="331"/>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rsidR="00A3485A" w:rsidRPr="00A3485A" w:rsidRDefault="004C4F5B"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Từ đó suy ngược được công thức tính tọa độ 1 điểm trong Unity theo tọa độ nhận được như sau:</w:t>
      </w:r>
    </w:p>
    <w:p w:rsidR="00A3485A" w:rsidRPr="00FA3002" w:rsidRDefault="004C4F5B"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2" w:name="_Toc515781237"/>
      <w:r>
        <w:t>Kiến trúc hệ thống</w:t>
      </w:r>
      <w:r w:rsidR="00A575CB">
        <w:t xml:space="preserve"> sự kiện liên hoàn</w:t>
      </w:r>
      <w:bookmarkEnd w:id="332"/>
    </w:p>
    <w:p w:rsidR="0011007A" w:rsidRDefault="0011007A" w:rsidP="00143180">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43180">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0">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3" w:name="_Ref515733006"/>
      <w:bookmarkStart w:id="334" w:name="_Toc515732701"/>
      <w:bookmarkStart w:id="335"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3"/>
      <w:r>
        <w:t xml:space="preserve"> </w:t>
      </w:r>
      <w:r>
        <w:rPr>
          <w:noProof/>
        </w:rPr>
        <w:t>Hệ thống sự kiện</w:t>
      </w:r>
      <w:bookmarkEnd w:id="334"/>
      <w:bookmarkEnd w:id="335"/>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43180">
      <w:pPr>
        <w:pStyle w:val="Dash"/>
      </w:pPr>
      <w:r>
        <w:t>Một mảng các đối tượng Event, mỗi Event tương ứng với một bộ các hành động tác động lên các Object tùy thuộc vào kịch bản.</w:t>
      </w:r>
    </w:p>
    <w:p w:rsidR="004A71F6" w:rsidRDefault="004A71F6" w:rsidP="00143180">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43180">
      <w:pPr>
        <w:pStyle w:val="Dash"/>
      </w:pPr>
      <w:r>
        <w:t>Một Dictionary các Object sẽ bị tác động trong kịch bản, ở đầu chương trình sẽ tiến hành đăng kí các Object này vào Dictionary.</w:t>
      </w:r>
    </w:p>
    <w:p w:rsidR="004A71F6" w:rsidRDefault="004A71F6" w:rsidP="00143180">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1">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6"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6"/>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conditions</w:t>
      </w:r>
      <w:r>
        <w:t>: Tập hợp các điều kiện đầu vào, một Pre-condition gồm các Conditions. Sự kiện được kích hoạt khi một Pre-condition thỏa.</w:t>
      </w:r>
    </w:p>
    <w:p w:rsidR="008B435D" w:rsidRDefault="008B435D" w:rsidP="008B435D">
      <w:pPr>
        <w:pStyle w:val="K-Bullet-"/>
      </w:pPr>
      <w:r w:rsidRPr="008B435D">
        <w:rPr>
          <w:b/>
        </w:rPr>
        <w:t>Conditions</w:t>
      </w:r>
      <w:r>
        <w:t>: Là một chuỗi các điều kiện được nối với nhau bằng toán tử &amp;&amp;, một Pre-condition được kích hoạt khi chuỗi các điều kiện đó đều thỏa.</w:t>
      </w:r>
    </w:p>
    <w:p w:rsidR="008B435D" w:rsidRDefault="008B435D" w:rsidP="008B435D">
      <w:pPr>
        <w:pStyle w:val="K-Bullet-"/>
      </w:pPr>
      <w:r w:rsidRPr="008B435D">
        <w:rPr>
          <w:b/>
        </w:rPr>
        <w:t>Comparators</w:t>
      </w:r>
      <w:r>
        <w:t>: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7"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7"/>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65"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THfgIAAAwFAAAOAAAAZHJzL2Uyb0RvYy54bWysVF1v2yAUfZ+0/4B4T22nbhZbdaouTqZJ&#10;+5La/QACOEbDwIDE7qb9911wnLbryzTND/jaXA7nXM7l+mboJDpy64RWFc4uUoy4opoJta/w1/vt&#10;bImR80QxIrXiFX7gDt+sXr+67k3J57rVknGLAES5sjcVbr03ZZI42vKOuAttuILJRtuOePi0+4RZ&#10;0gN6J5N5mi6SXltmrKbcOfhbj5N4FfGbhlP/uWkc90hWGLj5ONo47sKYrK5JubfEtIKeaJB/YNER&#10;oWDTM1RNPEEHK15AdYJa7XTjL6juEt00gvKoAdRk6R9q7lpieNQCxXHmXCb3/2Dpp+MXiwSDsysu&#10;MVKkg0O654NHb/WAwj+oUG9cCYl3BlL9ABOQHdU680HTbw4pvW6J2vNba3XfcsKAYRZWJk+Wjjgu&#10;gOz6j5rBRuTgdQQaGtuF8kFBEKDDST2cTyeQofAzLxb51RxIUpjL5vO8yK7iHqSclhvr/DuuOxSC&#10;Cls4/ghPjh+cD3RIOaWE3ZTeCimjBaRCfYUXabEYhWkpWJgMac7ud2tp0ZEEE8XntK97mtYJD1aW&#10;oqvw8pxEylCOjWJxF0+EHGNgIlUAB3XA7RSNlvlZpMVmuVnms3y+2MzytK5nt9t1PltsszdX9WW9&#10;XtfZr8Azy8tWMMZVoDrZN8v/zh6nRhqNdzbwM0nPlG/j81J58pxGrDKomt5RXfRBOPrRBH7YDdF0&#10;l0XACybZafYAzrB6bFG4UiBotf2BUQ/tWWH3/UAsx0i+V+Cu0MtTYKdgNwVEUVhaYY/RGK792PMH&#10;Y8W+BeTRv0rfggMbEb3xyOLkW2i5KOJ0PYSefvodsx4v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VxYkx34CAAAMBQAA&#10;DgAAAAAAAAAAAAAAAAAuAgAAZHJzL2Uyb0RvYy54bWxQSwECLQAUAAYACAAAACEAEhvdGdoAAAAF&#10;AQAADwAAAAAAAAAAAAAAAADYBAAAZHJzL2Rvd25yZXYueG1sUEsFBgAAAAAEAAQA8wAAAN8FAAAA&#10;AA==&#10;" filled="f" strokeweight=".48pt">
                <v:textbox inset="0,0,0,0">
                  <w:txbxContent>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4C4F5B" w:rsidRDefault="004C4F5B"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8"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8"/>
    </w:p>
    <w:p w:rsidR="008B435D" w:rsidRPr="008B435D" w:rsidRDefault="008B435D" w:rsidP="008B435D"/>
    <w:p w:rsidR="008B435D" w:rsidRDefault="008B435D" w:rsidP="008B435D">
      <w:pPr>
        <w:pStyle w:val="K-Bullet-"/>
      </w:pPr>
      <w:r w:rsidRPr="008B435D">
        <w:rPr>
          <w:b/>
        </w:rPr>
        <w:t>Action</w:t>
      </w:r>
      <w:r w:rsidRPr="00091982">
        <w:t>: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9"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9"/>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C4F5B" w:rsidRPr="00665AE1" w:rsidRDefault="004C4F5B"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66"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F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Vx/oJIdpo9gjKsHgYULhQwGm1/YNTBcJbYfT8QyzGSHxSoK0zyaNjR2I0GURSOlthjNJhrP0z8&#10;wVixbwB50K/St6DAWkRtPGVx0i0MXCRxuhzCRD//j15PV9jqNwA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A/ZqFfwIAAAoF&#10;AAAOAAAAAAAAAAAAAAAAAC4CAABkcnMvZTJvRG9jLnhtbFBLAQItABQABgAIAAAAIQBMKKPu2wAA&#10;AAUBAAAPAAAAAAAAAAAAAAAAANkEAABkcnMvZG93bnJldi54bWxQSwUGAAAAAAQABADzAAAA4QUA&#10;AAAA&#10;" filled="f" strokeweight=".48pt">
                <v:textbox inset="0,0,0,0">
                  <w:txbxContent>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4C4F5B" w:rsidRPr="00665AE1" w:rsidRDefault="004C4F5B"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4C4F5B" w:rsidRPr="00665AE1" w:rsidRDefault="004C4F5B"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40"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40"/>
    </w:p>
    <w:p w:rsidR="00CE082D" w:rsidRPr="00CE082D" w:rsidRDefault="00CE082D" w:rsidP="00CE082D"/>
    <w:p w:rsidR="00CE082D" w:rsidRDefault="00CE082D" w:rsidP="00CE082D">
      <w:pPr>
        <w:pStyle w:val="K-Bullet-"/>
      </w:pPr>
      <w:bookmarkStart w:id="341" w:name="_Hlk515631666"/>
      <w:r w:rsidRPr="00CE082D">
        <w:rPr>
          <w:b/>
        </w:rPr>
        <w:t>Post-actions</w:t>
      </w:r>
      <w:r w:rsidRPr="00091982">
        <w:t>: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41"/>
    </w:p>
    <w:p w:rsidR="00CE082D" w:rsidRDefault="00CE082D" w:rsidP="00CE082D">
      <w:pPr>
        <w:pStyle w:val="K-Bullet-"/>
      </w:pPr>
      <w:r w:rsidRPr="00CE082D">
        <w:rPr>
          <w:b/>
        </w:rPr>
        <w:t>Operator</w:t>
      </w:r>
      <w:r>
        <w:t>: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2"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2"/>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C4F5B" w:rsidRPr="00665AE1" w:rsidRDefault="004C4F5B"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67"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DTS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0eVBJ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CQ3DTSfgIAAAwFAAAO&#10;AAAAAAAAAAAAAAAAAC4CAABkcnMvZTJvRG9jLnhtbFBLAQItABQABgAIAAAAIQDt0o/q2QAAAAUB&#10;AAAPAAAAAAAAAAAAAAAAANgEAABkcnMvZG93bnJldi54bWxQSwUGAAAAAAQABADzAAAA3gUAAAAA&#10;" filled="f" strokeweight=".48pt">
                <v:textbox inset="0,0,0,0">
                  <w:txbxContent>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4C4F5B" w:rsidRDefault="004C4F5B"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4C4F5B" w:rsidRPr="00665AE1" w:rsidRDefault="004C4F5B"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3"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3"/>
    </w:p>
    <w:p w:rsidR="00061D35" w:rsidRDefault="00061D35" w:rsidP="00061D35">
      <w:pPr>
        <w:pStyle w:val="Heading3"/>
      </w:pPr>
      <w:bookmarkStart w:id="344" w:name="_Toc515781238"/>
      <w:r>
        <w:t>Giao tiếp giữa các thiết bị tương tác</w:t>
      </w:r>
      <w:bookmarkEnd w:id="344"/>
    </w:p>
    <w:p w:rsidR="00932977" w:rsidRDefault="00932977" w:rsidP="00143180">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143180">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4C4F5B" w:rsidRDefault="004C4F5B" w:rsidP="00932977">
                                <w:pPr>
                                  <w:pStyle w:val="NormalWeb"/>
                                  <w:spacing w:after="101" w:line="216" w:lineRule="auto"/>
                                  <w:jc w:val="center"/>
                                </w:pPr>
                                <w:r>
                                  <w:rPr>
                                    <w:color w:val="FFFFFF" w:themeColor="light1"/>
                                    <w:kern w:val="24"/>
                                  </w:rPr>
                                  <w:t>Module A</w:t>
                                </w:r>
                              </w:p>
                              <w:p w:rsidR="004C4F5B" w:rsidRDefault="004C4F5B"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4C4F5B" w:rsidRDefault="004C4F5B" w:rsidP="00932977">
                                <w:pPr>
                                  <w:pStyle w:val="NormalWeb"/>
                                  <w:spacing w:after="101" w:line="216" w:lineRule="auto"/>
                                  <w:jc w:val="center"/>
                                </w:pPr>
                                <w:r>
                                  <w:rPr>
                                    <w:color w:val="FFFFFF" w:themeColor="light1"/>
                                    <w:kern w:val="24"/>
                                  </w:rPr>
                                  <w:t>Module B</w:t>
                                </w:r>
                              </w:p>
                              <w:p w:rsidR="004C4F5B" w:rsidRDefault="004C4F5B"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4C4F5B" w:rsidRDefault="004C4F5B" w:rsidP="00932977">
                                <w:pPr>
                                  <w:pStyle w:val="NormalWeb"/>
                                  <w:spacing w:after="101" w:line="216" w:lineRule="auto"/>
                                  <w:jc w:val="center"/>
                                </w:pPr>
                                <w:r>
                                  <w:rPr>
                                    <w:color w:val="FFFFFF" w:themeColor="light1"/>
                                    <w:kern w:val="24"/>
                                  </w:rPr>
                                  <w:t>Module C</w:t>
                                </w:r>
                              </w:p>
                              <w:p w:rsidR="004C4F5B" w:rsidRDefault="004C4F5B"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68"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YANsAUAAJIhAAAOAAAAZHJzL2Uyb0RvYy54bWzsWm1v2zYQ/j5g/4HQ98YSJVkviFNkyRoM&#10;CLogadHPjETZ2iRRo+TY6a/f8SjJb3LsprFbbM4HRaT4cjze89zx6PP38zwjT1xWqShGhnVmGoQX&#10;kYjTYjwyPn/68M43SFWzImaZKPjIeOaV8f7i11/OZ2XIqZiILOaSwCBFFc7KkTGp6zIcDKpownNW&#10;nYmSF/AxETJnNRTleBBLNoPR82xATXM4mAkZl1JEvKqg9lp/NC5w/CThUf1nklS8JtnIANlqfEp8&#10;Pqrn4OKchWPJykkaNWKwV0iRs7SASbuhrlnNyFSmG0PlaSRFJZL6LBL5QCRJGnFcA6zGMtdWcyPF&#10;tMS1jMPZuOzUBKpd09Orh40+Pt1JksYjw6YGKVgOe4TTEsvFBfF5fVvVoKbBrByH2FwpF19vZPlQ&#10;3kn4qCrGuqS0ME9krv7D+sgclf3cKRsGJBFUutbQo9Q2SATfqEn9wPX0dkQT2LONftHk96an57ue&#10;61m6p+1Z1HeGquegnRhF7cTpZOvkblfsrq7YfrsV06FlOTYY3Oa6qW+6gTnU0luOSQPXXlt3T+/F&#10;6rf137p6AFa1sJ3q+2znYcJKjiZZaWPQthO0mrwHxLFinPGQ3ItpEfOYXAlZAEEQO9gwqGYMtTH4&#10;2llTFVZgWD2m1KOa1qB2KoaFpazqGy5yol5GBsCriJXEKBh7AkNHDMcNEFj8l0GSPANGeGIZsUz4&#10;awytaQxKb8dEhLRyq/VU9XPG1XhZcc8T0BMYPcWZkN34VSYJDDsystrC6smUK8PHuoaZKqb4a6Uq&#10;m+brVSwrJ2y1EgTrZkFkoBBKmiTNsk4ePXHXUk/EoogXx5CpEUVJxZGrO7nMPj0dTa5OGNSXKOpO&#10;rjwthOyTTe2hpqBEt2/NQRuBsodHET8jWQI9ISa12R8cnA4wpSb2F8Dp4KKWyb4Pm6Se/ybAjHGt&#10;aOPbUOpSl8K8QH+OZQbYHja5IXDqUdujTkOBNjU9YPNlAl+gqkXqCkh1028CXmtQcvyocKcjAPCj&#10;QNFtHACQ6QfJfn13G/PLcx/G6Or54xwp2qFKwws7JFUZfUiBBm9ZVd8xCRwHuoBIDnhxIuRXg8wg&#10;KhoZ1T9TJrlBsj8KcB2wcYEKo5YLcrnwuFwopvmVAIIDQ4DZ9Cv1oD8rIphjZES1bAtXNe6JQlwh&#10;Lqe1SNIm6miR0yAK8IJvTcChnTo6e/26iGgcCC6WIxooI9W8WURD6dD3TVTsknHv9u+gARXzLPf+&#10;uf27A1jdTSH7cUhjhVv8e49qOtbYotgu8NlkjZN/7/NVR/OjuykRTnmLOOhoch2Gan+Yf++OMUfz&#10;79qnI4nZZuAHzQGmQ+rJv5ON2OIwRrfw77gH/y//DofoFf8+fDP/7pqQnhgCsJSf7jXxLc6IhV32&#10;YusYP7mv91qtvkQn3oaq+84LL/v6rQrqeGSLkk8eX+W6+g8rpxO9Ph12OQ3MfhyGfH+Yx4ek+u5w&#10;fC+E7nuid82Aei4QLhIilHxHnSeXjj0nn398n4978N/0+UfIWg+7U+2llGIWks/lu2sxKwh8WE8U&#10;7OndiBSQP7ECy/eGps53C32X4fqm4wZwxwIAClxXXQ6s4MceutClvRWAzlDQTNZeprT5riYlNi2V&#10;rCg5SosZad2jbdnmIDFJh+m6fVPS8d9tQu4bvMxSDlTnmFGJeyR2F7O9gqcXnXdkXvXegIpflfkK&#10;LMeBvjrz5bgehYLOfDVfdOar+dKT+VLt6wyTYPCaSJF/gavLS5Vvg/L2jBiBy8+IX15iM7g0LFl9&#10;WzyUkUqrKQWrzf40/8Jk2RhGDeHTR9Fe1LBwzTB0W9VzjzybMpqDJ6hVnK3dWYdDAnXfBUHqQtoZ&#10;8s5qkAaBlk8d22oQOLQBoS8hsLuX2x5sTssT+k7oOyD68B4bLv4xhG1+pKB+WbBcRo5f/JTi4l8A&#10;AAD//wMAUEsDBBQABgAIAAAAIQDnUdG/3QAAAAUBAAAPAAAAZHJzL2Rvd25yZXYueG1sTI9BS8NA&#10;EIXvgv9hGcGb3ayhWmM2pRT1VIS2gnibZqdJaHY2ZLdJ+u9dvehl4PEe732TLyfbioF63zjWoGYJ&#10;COLSmYYrDR/717sFCB+QDbaOScOFPCyL66scM+NG3tKwC5WIJewz1FCH0GVS+rImi37mOuLoHV1v&#10;MUTZV9L0OMZy28r7JHmQFhuOCzV2tK6pPO3OVsPbiOMqVS/D5nRcX7728/fPjSKtb2+m1TOIQFP4&#10;C8MPfkSHIjId3JmNF62G+Ej4vdFbqPQRxEFDqp7mIItc/qcvvgEAAP//AwBQSwECLQAUAAYACAAA&#10;ACEAtoM4kv4AAADhAQAAEwAAAAAAAAAAAAAAAAAAAAAAW0NvbnRlbnRfVHlwZXNdLnhtbFBLAQIt&#10;ABQABgAIAAAAIQA4/SH/1gAAAJQBAAALAAAAAAAAAAAAAAAAAC8BAABfcmVscy8ucmVsc1BLAQIt&#10;ABQABgAIAAAAIQCJaYANsAUAAJIhAAAOAAAAAAAAAAAAAAAAAC4CAABkcnMvZTJvRG9jLnhtbFBL&#10;AQItABQABgAIAAAAIQDnUdG/3QAAAAUBAAAPAAAAAAAAAAAAAAAAAAoIAABkcnMvZG93bnJldi54&#10;bWxQSwUGAAAAAAQABADzAAAAFAkAAAAA&#10;">
                <v:group id="_x0000_s1169"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70"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71"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4C4F5B" w:rsidRDefault="004C4F5B" w:rsidP="00932977">
                          <w:pPr>
                            <w:pStyle w:val="NormalWeb"/>
                            <w:spacing w:after="101" w:line="216" w:lineRule="auto"/>
                            <w:jc w:val="center"/>
                          </w:pPr>
                          <w:r>
                            <w:rPr>
                              <w:color w:val="FFFFFF" w:themeColor="light1"/>
                              <w:kern w:val="24"/>
                            </w:rPr>
                            <w:t>Module A</w:t>
                          </w:r>
                        </w:p>
                        <w:p w:rsidR="004C4F5B" w:rsidRDefault="004C4F5B" w:rsidP="00932977">
                          <w:pPr>
                            <w:pStyle w:val="NormalWeb"/>
                            <w:spacing w:after="101" w:line="216" w:lineRule="auto"/>
                            <w:jc w:val="center"/>
                          </w:pPr>
                          <w:r>
                            <w:rPr>
                              <w:color w:val="FFFFFF" w:themeColor="light1"/>
                              <w:kern w:val="24"/>
                            </w:rPr>
                            <w:t>Trung tâm xử lý và render</w:t>
                          </w:r>
                        </w:p>
                      </w:txbxContent>
                    </v:textbox>
                  </v:shape>
                </v:group>
                <v:group id="Group 43" o:spid="_x0000_s1172"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73"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74"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4C4F5B" w:rsidRDefault="004C4F5B" w:rsidP="00932977">
                          <w:pPr>
                            <w:pStyle w:val="NormalWeb"/>
                            <w:spacing w:after="101" w:line="216" w:lineRule="auto"/>
                            <w:jc w:val="center"/>
                          </w:pPr>
                          <w:r>
                            <w:rPr>
                              <w:color w:val="FFFFFF" w:themeColor="light1"/>
                              <w:kern w:val="24"/>
                            </w:rPr>
                            <w:t>Module B</w:t>
                          </w:r>
                        </w:p>
                        <w:p w:rsidR="004C4F5B" w:rsidRDefault="004C4F5B" w:rsidP="00932977">
                          <w:pPr>
                            <w:pStyle w:val="NormalWeb"/>
                            <w:spacing w:after="101" w:line="216" w:lineRule="auto"/>
                            <w:jc w:val="center"/>
                          </w:pPr>
                          <w:r>
                            <w:rPr>
                              <w:color w:val="FFFFFF" w:themeColor="light1"/>
                              <w:kern w:val="24"/>
                            </w:rPr>
                            <w:t>Nhận dạng vật thể</w:t>
                          </w:r>
                        </w:p>
                      </w:txbxContent>
                    </v:textbox>
                  </v:shape>
                </v:group>
                <v:group id="Group 46" o:spid="_x0000_s1175"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76"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77"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4C4F5B" w:rsidRDefault="004C4F5B" w:rsidP="00932977">
                          <w:pPr>
                            <w:pStyle w:val="NormalWeb"/>
                            <w:spacing w:after="101" w:line="216" w:lineRule="auto"/>
                            <w:jc w:val="center"/>
                          </w:pPr>
                          <w:r>
                            <w:rPr>
                              <w:color w:val="FFFFFF" w:themeColor="light1"/>
                              <w:kern w:val="24"/>
                            </w:rPr>
                            <w:t>Module C</w:t>
                          </w:r>
                        </w:p>
                        <w:p w:rsidR="004C4F5B" w:rsidRDefault="004C4F5B"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78"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79"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5"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5"/>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6" w:name="_Toc515781239"/>
      <w:r>
        <w:t>Kiến trúc MVP</w:t>
      </w:r>
      <w:r w:rsidR="00EB0FC8">
        <w:t xml:space="preserve"> </w:t>
      </w:r>
      <w:r w:rsidR="00EB0FC8">
        <w:rPr>
          <w:i w:val="0"/>
        </w:rPr>
        <w:t>trên các thiết bị di động</w:t>
      </w:r>
      <w:bookmarkEnd w:id="346"/>
    </w:p>
    <w:p w:rsidR="00A575CB" w:rsidRDefault="00EB0FC8" w:rsidP="00143180">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43180">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7" w:name="_Ref515780807"/>
      <w:bookmarkStart w:id="348" w:name="_Toc515781277"/>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8</w:t>
      </w:r>
      <w:r w:rsidR="00AD6866">
        <w:fldChar w:fldCharType="end"/>
      </w:r>
      <w:bookmarkEnd w:id="347"/>
      <w:r>
        <w:rPr>
          <w:noProof/>
        </w:rPr>
        <w:t xml:space="preserve"> </w:t>
      </w:r>
      <w:r>
        <w:rPr>
          <w:sz w:val="26"/>
          <w:szCs w:val="26"/>
        </w:rPr>
        <w:t>Sơ đồ mô hình MVC</w:t>
      </w:r>
      <w:bookmarkEnd w:id="348"/>
      <w:r>
        <w:rPr>
          <w:sz w:val="26"/>
          <w:szCs w:val="26"/>
        </w:rPr>
        <w:t xml:space="preserve"> </w:t>
      </w:r>
    </w:p>
    <w:p w:rsidR="00BB4C97" w:rsidRDefault="00BB4C97" w:rsidP="00BB4C97">
      <w:pPr>
        <w:pStyle w:val="Caption"/>
      </w:pPr>
      <w:r>
        <w:t xml:space="preserve">Nguồn </w:t>
      </w:r>
      <w:hyperlink r:id="rId96"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9" w:name="_Ref515780815"/>
      <w:bookmarkStart w:id="350" w:name="_Toc515781278"/>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9</w:t>
      </w:r>
      <w:r w:rsidR="00AD6866">
        <w:fldChar w:fldCharType="end"/>
      </w:r>
      <w:bookmarkEnd w:id="349"/>
      <w:r>
        <w:rPr>
          <w:noProof/>
        </w:rPr>
        <w:t xml:space="preserve"> </w:t>
      </w:r>
      <w:r>
        <w:rPr>
          <w:sz w:val="26"/>
          <w:szCs w:val="26"/>
        </w:rPr>
        <w:t>Sơ đồ mô hình MVP</w:t>
      </w:r>
      <w:bookmarkEnd w:id="350"/>
    </w:p>
    <w:p w:rsidR="00BB4C97" w:rsidRDefault="00BB4C97" w:rsidP="00BB4C97">
      <w:pPr>
        <w:pStyle w:val="Caption"/>
        <w:rPr>
          <w:sz w:val="26"/>
          <w:szCs w:val="26"/>
          <w:lang w:val="en-US"/>
        </w:rPr>
      </w:pPr>
      <w:r>
        <w:rPr>
          <w:sz w:val="26"/>
          <w:szCs w:val="26"/>
        </w:rPr>
        <w:t xml:space="preserve"> Nguồn : </w:t>
      </w:r>
      <w:hyperlink r:id="rId98"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MVP là một mô hình kiến trúc hướng giao diện người dùng được thiết kế để tạo thuận lợi cho việc kiểm thử unit test, và  tăng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sau:</w:t>
      </w:r>
    </w:p>
    <w:p w:rsidR="00BB4C97" w:rsidRDefault="00BB4C97" w:rsidP="00143180">
      <w:pPr>
        <w:pStyle w:val="Dash"/>
        <w:rPr>
          <w:lang w:val="en-US"/>
        </w:rPr>
      </w:pPr>
      <w:r>
        <w:t>Model: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43180">
      <w:pPr>
        <w:pStyle w:val="Dash"/>
      </w:pPr>
      <w:r>
        <w:t>View: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43180">
      <w:pPr>
        <w:pStyle w:val="Dash"/>
      </w:pPr>
      <w:r>
        <w:t xml:space="preserve">Presenter: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43180">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356E2C" w:rsidRDefault="00356E2C" w:rsidP="00356E2C">
      <w:pPr>
        <w:pStyle w:val="Heading3"/>
      </w:pPr>
      <w:r>
        <w:t>Xử lí hành động tương tác từ phía người dùng</w:t>
      </w:r>
    </w:p>
    <w:p w:rsidR="00356E2C" w:rsidRDefault="00356E2C" w:rsidP="00143180">
      <w:pPr>
        <w:pStyle w:val="Problem"/>
      </w:pPr>
      <w:r>
        <w:t>Đặt vấn đề</w:t>
      </w:r>
    </w:p>
    <w:p w:rsidR="00356E2C" w:rsidRPr="00283B68" w:rsidRDefault="00356E2C" w:rsidP="00143180">
      <w:pPr>
        <w:pStyle w:val="Problem"/>
        <w:numPr>
          <w:ilvl w:val="0"/>
          <w:numId w:val="0"/>
        </w:numPr>
        <w:ind w:left="360"/>
      </w:pPr>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rsidR="00356E2C" w:rsidRPr="007B2356" w:rsidRDefault="00356E2C" w:rsidP="00143180">
      <w:pPr>
        <w:pStyle w:val="Problem"/>
      </w:pPr>
      <w:r>
        <w:t>Giải pháp</w:t>
      </w:r>
    </w:p>
    <w:p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rsidR="00356E2C" w:rsidRPr="007D769F" w:rsidRDefault="007D769F" w:rsidP="007D769F">
      <w:pPr>
        <w:jc w:val="center"/>
        <w:rPr>
          <w:lang w:val="en-US"/>
        </w:rPr>
      </w:pPr>
      <w:r w:rsidRPr="007D769F">
        <w:rPr>
          <w:noProof/>
        </w:rPr>
        <mc:AlternateContent>
          <mc:Choice Requires="wpg">
            <w:drawing>
              <wp:inline distT="0" distB="0" distL="0" distR="0" wp14:anchorId="7C412A3F">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rsidR="004C4F5B" w:rsidRPr="007D769F" w:rsidRDefault="004C4F5B"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rsidR="004C4F5B" w:rsidRPr="007D769F" w:rsidRDefault="004C4F5B"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rsidR="004C4F5B" w:rsidRPr="007D769F" w:rsidRDefault="004C4F5B"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7C412A3F" id="_x0000_s1180"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8NwsAAItGAAAOAAAAZHJzL2Uyb0RvYy54bWzsXG1v20YS/n7A/QeCHw+4mst3CnGKNGly&#10;BYI2aHLX9CNNUZauFMkj6Ujur79n9oVa6oVLW4bPOOiLTYk7O7vzzOzMzu7o1ffbdWF9y5t2VZXX&#10;NvvOsa28zKr5qry9tv/55f3fY9tqu7Scp0VV5tf2fd7a37/+619ebepZ7lbLqpjnjYVOyna2qa/t&#10;ZdfVs6urNlvm67T9rqrzEi8XVbNOO3xsbq/mTbpB7+viynWc8GpTNfO6qbK8bfHtO/HSfs37Xyzy&#10;rPtlsWjzziqubYyt438b/veG/l69fpXObpu0Xq4yOYz0EaNYp6sSTPuu3qVdat01q4Ou1qusqdpq&#10;0X2XVeurarFYZTmfA2bDnL3ZfGiqu5rP5Xa2ua17MUG0e3J6dLfZz98+NdZqfm17LLKtMl0DJM7X&#10;8gI+o3zbfWw7yOlqU9/OeHuSLn/80NSf608NXtIXt+ITiWG7aNb0HxO0tlza97200aGV4Us3DAPX&#10;9WwrwzuWuJETJAKPbAnQiI4FUZj4trUjzpY/SnLPTVgSBILc9X0W+yGRXynufLz9mDY1FKzdybA9&#10;T4afl2mdc2haIRMpQ6i7kOEXTPOHamsx/0CKkoKExh9JhFa3RWvMmKZA37f48ogkNYn4nu97vH06&#10;UzINnChOpEg9BunGA5Gks7ppuw95tbbo4dpuYCB8fOk3CfKuCXEvq/erosCQ0llRWhuMDzA5nKJ/&#10;BYEXJVcPNWoaf7e92XKZ+IGa0k01v8dMN7C2a7v9z13a5LbVdMXbihun4PfmrqsWK6lv7UzQyN6B&#10;n6Zp4lFX4EQJXyowSw5k/1gNVoLdaaISuZv4LArCAz1MZ70aHxLv1PgU+f9SjRmDCu2psXcgynPU&#10;2I0jJ/FhLJBnkHih75GSvGw95qsLqfZT6fFzLEguFsg9JA+X9XOQZEkcRd5gjVaWodSe1veXshhF&#10;T70YPQuIWF0EiJ/SJi2KvKgQsqwtzw0nWeURl2I1FZZ/FkZ+xFzeiXTV8Lexj0gAmDHmkgsZWqYb&#10;uaEDp8a9dux6nu9Sg3652vkP6WJqfcicE/c1ZO23czmtdP5v21qsC4Re39LCCpKY8dAMvcrGeFKu&#10;a98ZEfedx+RP3X2Ri2a/5gt4IYo2OGseV+Zvi8YCn2t7/gf3n+i8KNGSSBbwdz0RO0ZUdIpItiWy&#10;nMeaPaFwkSe59a05x6rsesL1qqyaY1x3Q12I9mrWYq7ausSRRazb1tn7Fbz8x7TtSG94GIZQHbgv&#10;q+ZPe88RFz+ViIkS5vsUJ/MPfhC5+NDob270N+XdmjtvxrlJP665dGvRVOvfEKG/Ia7oKi0z8L62&#10;s65RH952IhxHjJ/lb97wZoiN67T7WH6uMwqJSEqE/pftb2lTS73qsMz8XKk4TCqK0MRdW6Isqwkx&#10;xbOYcR9g/4qwKy1vi9xyxewwlz7IPrYaH7FgmpqyWQTSgXCmzA2CwN+LClkSuiyA+HmkjUDZC/fj&#10;wuxOxIXUq4oFyUAxKvqqt9SsKst21eVf0Zsw2L9dWY61sVjo+GAjFouD5r8Pmy8tDDOM1fZLLQN9&#10;59CnvnPZsZmFTuRYJhbuY1joRGIGRj6IpPqpTJCT3nwiB6zFD+EwbG4S0xA3wBxHoY+gAgp5RCsO&#10;YA5ZAo080fqrjpjsmGAeZ6ETie6BwTgfHTZNncb56EQ9EuN8dPA41uMc9OYTOQzBM8pq2NwkpjOx&#10;jrAKiXXliGY8IdbjfHTYoEksDF2zTulEonvo1DgfHbzHYj3OYQjeg7Ee7/wAa+kiJto12zkRI9ii&#10;ZwJhnIdu2MzxYtcNgIKBk44c0kGRF0dmTgMiMRMzJx3wGIFRYOajk1CkHZNbMkzoAPVxoQ2bG3vX&#10;YWc+duF8EljSPb4xOoLlwZJuGP8AxYT3bOYxIHoc9LD0yDdzOht6butiXifc2u867IxyQ/HDYJ8I&#10;zBnQi0mIoPBi8Sdw/Krj6Eeh9zCDfwzyE3AZQR3b2D5gT5diP4Es5LaUQTyesAHD4YHYndZVSzn2&#10;PujG2oBNv/oIu4dmoEtQUaxnIIYF68RqhzyNGEapE6uEwjRioKQT83TF5GFDmjqxr89ZdCJlR4ly&#10;OkMq+BlSh00xkue2hTOkG6E+2K+SyElU9Mhz5XLptpaUSxG7Lnq/rr7lXyrests7HQHP3dui1Fsp&#10;70kDlu5Rjla1U/9r3qv0hnyCirtAVLVT/0V70nDZmJas0b6FqigNUf1kRdXmggWJgGtPLxaSprbH&#10;1E8TiOSSwNklli8JnJeawOlP97QEjkgsnpfAcUOcZcvjEBY7TqzCMZVKj90EWVeRwAl95jj8pBQ2&#10;pQ5addt6ZP4mdsJAJo7M+RuPYcinYsbhZg95HnRMzlM8ifXykIUeBFKgPM5iEMhNZaETie6NfPQg&#10;gLvn8UnozSdyGHp0o5iGzU1i0gN+Gr7rJY4bcj9nCvYjUkqjfHTUZOdmNjqRmYWO2mQWOtFEIHTs&#10;cDwZMor4DALTaSayGQJo5KA3nwaJjjluAJDpYRZA/VQibrDHm8ZDR1B2bmajEz0Ydhq/mcWZsEsT&#10;GZOVjjhOxzyPdncC+hMr21cdwmmA6BTTANFBl5uVh4AONUmM89Dxu4D+ANCnATIAfRIg54Hu4ypP&#10;QKjjCNjHmS/i8CM+YeDMYxZ4zgQz1DWFLH2cg260k/VKJxLdG/nopvtAS0fiP4jI0sdnokP4cNAn&#10;AnIE9RioTFveex5iRg8CfZzLPubjDHT4RL9Y3McZ6CQsQpYsAh7jXPYRH2egt+4BH2dwBPBxHkMC&#10;aYDjPM7DGyf6CZngbttgNHI3wZ0sIxwHePf7kmMMdPAeg3fixgHZ3/g0dATJwsex0FuLfo0MhvDx&#10;nOA4jwHBNCyO4Y39Hy77HF+hB+GbP42HDh42lxLvUS46iVmhBni7MQspOU/b2NPT0EmY7+BmkhEO&#10;HUGO9ygDvfUZeI/yeDq8sd9/BrxPczkHb+a4Co7TDJ4I79MMng7v0zwMeCNFc8nJv6CcvEqkISUv&#10;PcmxjHyfCxerKdnhSGZerJ88d36QEr+7WWU/5H/qiXw0T3C9kfL4uEoTy1VdJOFjJNUcqC3eRSGL&#10;5YZdvSOrEil6vjrKYWUDHioZL2gUGy1jqBoMyUTzSBZbBCitwGkAX37EGy8Jcbsewwp8J/AGYz4u&#10;rGH3l6MBnLRd7nbSFdD/07udfe3J/hXtwxqUiRc8T17RjmMWx+qKNkMGSpZNqcMC3NoOEPTL04Ik&#10;8sW1TO20QF2lfq4r2vysExd436XtUt68xpNcv44UD7WXC9ywlMsF7gb1Xi/oArcHUEQdxi9UpuDh&#10;M43vzLO/yHVxM0z4dcQGcSi9fm/OuFZJFRl0edsVzyIeUWd/e9acF8Wqbqk4cXeVG7avWtHX+uk7&#10;faZ3O9ts79t3VXexTq2U5FJeoQ6VpSaJUgzSnRdTXoFaWGmdn7smXd0uO+tN01Qb6y1qFnB9p2pg&#10;seZyi7elLGhW1azikN1awKr+QdUo/Olfqi5FlmCoWjcK6oMwcGQhhLJh5gco0ZAuOWZI7qsLNieM&#10;uJVT6McuBr6HAlXyHrPnLl0VP5Zzq7uvUc7dNStebPIMFm2oezpdMCWm95QFU91WXUIzFEzRYkr2&#10;LauLn6MSyEPqQziSEVU1XywhVSX4cVHuc/2xyv5o1VxQFS1e7u5VaWq8r7y02WMBxgTtRSF+GHHl&#10;3FXjuj7yg8IBMTcMYlQ7j3qgi/IOagsfUe33opUXqmBUXnO5+NMpL/IRrtgOxUEQJTI5oZbehEUe&#10;EhY8fEKNmhupbNRl5eWFsS9l5d39XAdfj/kvnvC0m/x1FvpJFf0zb7X7DZnX/wUAAP//AwBQSwME&#10;FAAGAAgAAAAhAGHgbVPeAAAABQEAAA8AAABkcnMvZG93bnJldi54bWxMj0FLw0AQhe+C/2EZwZvd&#10;xNhqYzalFPVUCm0F6W2anSah2dmQ3Sbpv3f1opeBx3u89022GE0jeupcbVlBPIlAEBdW11wq+Ny/&#10;P7yAcB5ZY2OZFFzJwSK/vckw1XbgLfU7X4pQwi5FBZX3bSqlKyoy6Ca2JQ7eyXYGfZBdKXWHQyg3&#10;jXyMopk0WHNYqLClVUXFeXcxCj4GHJZJ/Navz6fV9bCfbr7WMSl1fzcuX0F4Gv1fGH7wAzrkgelo&#10;L6ydaBSER/zvDd5TPH8GcVSQRMkUZJ7J//T5NwAAAP//AwBQSwECLQAUAAYACAAAACEAtoM4kv4A&#10;AADhAQAAEwAAAAAAAAAAAAAAAAAAAAAAW0NvbnRlbnRfVHlwZXNdLnhtbFBLAQItABQABgAIAAAA&#10;IQA4/SH/1gAAAJQBAAALAAAAAAAAAAAAAAAAAC8BAABfcmVscy8ucmVsc1BLAQItABQABgAIAAAA&#10;IQBtji/8NwsAAItGAAAOAAAAAAAAAAAAAAAAAC4CAABkcnMvZTJvRG9jLnhtbFBLAQItABQABgAI&#10;AAAAIQBh4G1T3gAAAAUBAAAPAAAAAAAAAAAAAAAAAJENAABkcnMvZG93bnJldi54bWxQSwUGAAAA&#10;AAQABADzAAAAnA4AAAAA&#10;">
                <v:shape id="TextBox 14" o:spid="_x0000_s1181"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rsidR="004C4F5B" w:rsidRPr="007D769F" w:rsidRDefault="004C4F5B" w:rsidP="007D769F">
                        <w:pPr>
                          <w:pStyle w:val="NormalWeb"/>
                          <w:spacing w:after="0"/>
                          <w:ind w:firstLine="0"/>
                        </w:pPr>
                        <w:r w:rsidRPr="007D769F">
                          <w:rPr>
                            <w:rFonts w:cstheme="minorBidi"/>
                            <w:color w:val="000000"/>
                            <w:kern w:val="24"/>
                          </w:rPr>
                          <w:t>Y</w:t>
                        </w:r>
                      </w:p>
                    </w:txbxContent>
                  </v:textbox>
                </v:shape>
                <v:group id="Group 319" o:spid="_x0000_s1182"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83"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rsidR="004C4F5B" w:rsidRPr="007D769F" w:rsidRDefault="004C4F5B" w:rsidP="007D769F">
                          <w:pPr>
                            <w:pStyle w:val="NormalWeb"/>
                            <w:spacing w:after="0"/>
                            <w:ind w:firstLine="0"/>
                          </w:pPr>
                          <w:r w:rsidRPr="007D769F">
                            <w:rPr>
                              <w:color w:val="000000"/>
                              <w:kern w:val="24"/>
                            </w:rPr>
                            <w:t>X</w:t>
                          </w:r>
                        </w:p>
                      </w:txbxContent>
                    </v:textbox>
                  </v:shape>
                  <v:shape id="TextBox 15" o:spid="_x0000_s1184"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rsidR="004C4F5B" w:rsidRPr="007D769F" w:rsidRDefault="004C4F5B" w:rsidP="007D769F">
                          <w:pPr>
                            <w:pStyle w:val="NormalWeb"/>
                            <w:spacing w:after="0"/>
                            <w:ind w:firstLine="0"/>
                          </w:pPr>
                          <w:r w:rsidRPr="007D769F">
                            <w:rPr>
                              <w:color w:val="000000"/>
                              <w:kern w:val="24"/>
                            </w:rPr>
                            <w:t>Z</w:t>
                          </w:r>
                        </w:p>
                      </w:txbxContent>
                    </v:textbox>
                  </v:shape>
                  <v:shape id="Parallelogram 326" o:spid="_x0000_s1185"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186"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187"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188"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189"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190"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191"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192"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rsidR="00356E2C" w:rsidRDefault="00356E2C" w:rsidP="00356E2C">
      <w:pPr>
        <w:pStyle w:val="Caption"/>
      </w:pPr>
      <w:bookmarkStart w:id="351" w:name="_Ref517304180"/>
      <w:r>
        <w:t xml:space="preserve">Hình </w:t>
      </w:r>
      <w:r w:rsidR="00AD6866">
        <w:fldChar w:fldCharType="begin"/>
      </w:r>
      <w:r w:rsidR="00AD6866">
        <w:instrText xml:space="preserve"> STYLEREF 1 \s </w:instrText>
      </w:r>
      <w:r w:rsidR="00AD6866">
        <w:fldChar w:fldCharType="separate"/>
      </w:r>
      <w:r w:rsidR="00AD6866">
        <w:rPr>
          <w:noProof/>
        </w:rPr>
        <w:t>4</w:t>
      </w:r>
      <w:r w:rsidR="00AD6866">
        <w:fldChar w:fldCharType="end"/>
      </w:r>
      <w:r w:rsidR="00AD6866">
        <w:noBreakHyphen/>
      </w:r>
      <w:r w:rsidR="00AD6866">
        <w:fldChar w:fldCharType="begin"/>
      </w:r>
      <w:r w:rsidR="00AD6866">
        <w:instrText xml:space="preserve"> SEQ Hình \* ARABIC \s 1 </w:instrText>
      </w:r>
      <w:r w:rsidR="00AD6866">
        <w:fldChar w:fldCharType="separate"/>
      </w:r>
      <w:r w:rsidR="00AD6866">
        <w:rPr>
          <w:noProof/>
        </w:rPr>
        <w:t>10</w:t>
      </w:r>
      <w:r w:rsidR="00AD6866">
        <w:fldChar w:fldCharType="end"/>
      </w:r>
      <w:bookmarkEnd w:id="351"/>
      <w:r>
        <w:t xml:space="preserve"> Hệ tọa độ của hệ thống cảm biến trên thiết bị di động</w:t>
      </w:r>
    </w:p>
    <w:p w:rsidR="00356E2C" w:rsidRDefault="00356E2C" w:rsidP="00356E2C">
      <w:pPr>
        <w:rPr>
          <w:lang w:val="en-US"/>
        </w:rPr>
      </w:pPr>
      <w:r>
        <w:rPr>
          <w:lang w:val="en-US"/>
        </w:rPr>
        <w:lastRenderedPageBreak/>
        <w:t>Với hệ tọa độ mà cảm biến gia tốc nhận được (</w:t>
      </w:r>
      <w:r>
        <w:rPr>
          <w:lang w:val="en-US"/>
        </w:rPr>
        <w:fldChar w:fldCharType="begin"/>
      </w:r>
      <w:r>
        <w:rPr>
          <w:lang w:val="en-US"/>
        </w:rPr>
        <w:instrText xml:space="preserve"> REF _Ref517290226 \h </w:instrText>
      </w:r>
      <w:r>
        <w:rPr>
          <w:lang w:val="en-US"/>
        </w:rPr>
      </w:r>
      <w:r>
        <w:rPr>
          <w:lang w:val="en-US"/>
        </w:rPr>
        <w:fldChar w:fldCharType="separate"/>
      </w:r>
      <w:r>
        <w:t xml:space="preserve">Hình </w:t>
      </w:r>
      <w:r>
        <w:rPr>
          <w:noProof/>
        </w:rPr>
        <w:t>4</w:t>
      </w:r>
      <w:r>
        <w:noBreakHyphen/>
      </w:r>
      <w:r>
        <w:rPr>
          <w:noProof/>
        </w:rPr>
        <w:t>10</w:t>
      </w:r>
      <w:r>
        <w:rPr>
          <w:lang w:val="en-US"/>
        </w:rPr>
        <w:fldChar w:fldCharType="end"/>
      </w:r>
      <w:r>
        <w:rPr>
          <w:lang w:val="en-US"/>
        </w:rPr>
        <w:t>) kết hợp với cảm biển nhận diện được tư thế úp, ngửa, dứng đứng của thiết bị, chúng em đã định nghĩa 3 cử chỉ hỗ trợ cho hệ thống của chúng em như sau:</w:t>
      </w:r>
    </w:p>
    <w:p w:rsidR="00356E2C" w:rsidRDefault="00356E2C" w:rsidP="00143180">
      <w:pPr>
        <w:pStyle w:val="Dash"/>
        <w:rPr>
          <w:lang w:val="en-US"/>
        </w:rPr>
      </w:pPr>
      <w:r>
        <w:rPr>
          <w:lang w:val="en-US"/>
        </w:rPr>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rsidR="00356E2C" w:rsidRDefault="00356E2C" w:rsidP="00143180">
      <w:pPr>
        <w:pStyle w:val="Dash"/>
        <w:rPr>
          <w:lang w:val="en-US"/>
        </w:rPr>
      </w:pPr>
      <w:r>
        <w:rPr>
          <w:lang w:val="en-US"/>
        </w:rPr>
        <w:t>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tọa độ đang dò trên mặt bàn sau khi Freeze).</w:t>
      </w:r>
    </w:p>
    <w:p w:rsidR="00356E2C" w:rsidRPr="00356E2C" w:rsidRDefault="00356E2C" w:rsidP="00143180">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rsidR="00600196" w:rsidRDefault="00F33271" w:rsidP="00600196">
      <w:pPr>
        <w:pStyle w:val="Heading2"/>
        <w:rPr>
          <w:lang w:val="en-US"/>
        </w:rPr>
      </w:pPr>
      <w:bookmarkStart w:id="352" w:name="_Toc515781240"/>
      <w:r w:rsidRPr="00562157">
        <w:rPr>
          <w:lang w:val="en-US"/>
        </w:rPr>
        <w:t xml:space="preserve">Các chức năng của </w:t>
      </w:r>
      <w:bookmarkEnd w:id="326"/>
      <w:bookmarkEnd w:id="327"/>
      <w:r w:rsidR="00455AA8" w:rsidRPr="00562157">
        <w:rPr>
          <w:lang w:val="en-US"/>
        </w:rPr>
        <w:t>hệ thống</w:t>
      </w:r>
      <w:bookmarkEnd w:id="352"/>
    </w:p>
    <w:p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rsidR="00976797" w:rsidRDefault="00976797" w:rsidP="003258AE">
      <w:pPr>
        <w:pStyle w:val="K-Bullet-"/>
        <w:rPr>
          <w:lang w:val="en-US"/>
        </w:rPr>
      </w:pPr>
      <w:r>
        <w:rPr>
          <w:lang w:val="en-US"/>
        </w:rPr>
        <w:lastRenderedPageBreak/>
        <w:t xml:space="preserve">Thực hiện Flip điện thoại để thay đổi </w:t>
      </w:r>
      <w:r w:rsidR="002E46CE">
        <w:rPr>
          <w:lang w:val="en-US"/>
        </w:rPr>
        <w:t>loại hiển thị bản đồ như bản đồ giao thông, bản đồ vệ tinh,..</w:t>
      </w:r>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r>
        <w:t>Xem hình ảnh tại một địa điểm</w:t>
      </w:r>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rsidR="00CF74F3" w:rsidRPr="00600196"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p>
    <w:p w:rsidR="00DD3D88" w:rsidRDefault="00CF74F3" w:rsidP="00532DCB">
      <w:pPr>
        <w:pStyle w:val="Heading3"/>
      </w:pPr>
      <w:r>
        <w:t>Tương tác với dữ liệu theo thời gian thực</w:t>
      </w:r>
    </w:p>
    <w:p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p>
    <w:p w:rsidR="003E7527" w:rsidRDefault="003E7527" w:rsidP="003E7527">
      <w:pPr>
        <w:pStyle w:val="Heading3"/>
      </w:pPr>
      <w:r>
        <w:lastRenderedPageBreak/>
        <w:t>Thống kê dữ liệu</w:t>
      </w:r>
    </w:p>
    <w:p w:rsidR="002B4378" w:rsidRPr="00CF74F3" w:rsidRDefault="006944A5" w:rsidP="009C78FF">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7C72D8" w:rsidRDefault="007C72D8" w:rsidP="00CD778B">
      <w:pPr>
        <w:pStyle w:val="Heading2"/>
        <w:rPr>
          <w:lang w:val="en-US"/>
        </w:rPr>
      </w:pPr>
      <w:bookmarkStart w:id="353" w:name="_Toc359938303"/>
      <w:bookmarkStart w:id="354" w:name="_Toc360055380"/>
      <w:bookmarkStart w:id="355" w:name="_Toc360417504"/>
      <w:bookmarkStart w:id="356" w:name="_Toc360417684"/>
      <w:bookmarkStart w:id="357" w:name="_Toc515781243"/>
      <w:r w:rsidRPr="00562157">
        <w:rPr>
          <w:lang w:val="en-US"/>
        </w:rPr>
        <w:t>Kết luận</w:t>
      </w:r>
      <w:bookmarkEnd w:id="353"/>
      <w:bookmarkEnd w:id="354"/>
      <w:bookmarkEnd w:id="355"/>
      <w:bookmarkEnd w:id="356"/>
      <w:bookmarkEnd w:id="357"/>
    </w:p>
    <w:p w:rsidR="002B4378" w:rsidRDefault="002B4378" w:rsidP="002B4378">
      <w:pPr>
        <w:rPr>
          <w:lang w:val="en-US"/>
        </w:rPr>
      </w:pPr>
      <w:r>
        <w:rPr>
          <w:lang w:val="en-US"/>
        </w:rPr>
        <w:t>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rsidR="002B4378" w:rsidRDefault="002B4378" w:rsidP="002B4378">
      <w:pPr>
        <w:rPr>
          <w:lang w:val="en-US"/>
        </w:rPr>
      </w:pPr>
      <w:r>
        <w:rPr>
          <w:lang w:val="en-US"/>
        </w:rPr>
        <w:t>Kích thước nhỏ gọn, dễ thi công, lắp đặt của hệ thồng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rsidR="002B4378" w:rsidRPr="002B4378" w:rsidRDefault="002B4378" w:rsidP="002B4378">
      <w:pPr>
        <w:rPr>
          <w:lang w:val="en-US"/>
        </w:rPr>
      </w:pPr>
    </w:p>
    <w:p w:rsidR="00C55E26" w:rsidRDefault="00C55E26" w:rsidP="00C55E26">
      <w:pPr>
        <w:pStyle w:val="Heading1"/>
        <w:rPr>
          <w:lang w:val="en-US"/>
        </w:rPr>
      </w:pPr>
      <w:r>
        <w:rPr>
          <w:lang w:val="en-US"/>
        </w:rPr>
        <w:lastRenderedPageBreak/>
        <w:br/>
      </w:r>
      <w:bookmarkStart w:id="358" w:name="_Ref517361455"/>
      <w:bookmarkStart w:id="359" w:name="_Hlk517361603"/>
      <w:r>
        <w:rPr>
          <w:lang w:val="en-US"/>
        </w:rPr>
        <w:t xml:space="preserve">Hệ thống chia sẻ </w:t>
      </w:r>
      <w:r w:rsidR="00600196">
        <w:rPr>
          <w:lang w:val="en-US"/>
        </w:rPr>
        <w:t>dữ liệu</w:t>
      </w:r>
      <w:r>
        <w:rPr>
          <w:lang w:val="en-US"/>
        </w:rPr>
        <w:t xml:space="preserve"> hỗ trợ tangible</w:t>
      </w:r>
      <w:bookmarkEnd w:id="358"/>
    </w:p>
    <w:p w:rsidR="00C55E26" w:rsidRPr="00562157" w:rsidRDefault="00C55E26" w:rsidP="00C55E26">
      <w:pPr>
        <w:pStyle w:val="ChapterSummary"/>
        <w:rPr>
          <w:rFonts w:eastAsiaTheme="minorEastAsia"/>
          <w:lang w:val="en-US"/>
        </w:rPr>
      </w:pPr>
      <w:bookmarkStart w:id="360"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1 bàn tương tác. </w:t>
      </w:r>
    </w:p>
    <w:p w:rsidR="00C55E26" w:rsidRPr="00562157" w:rsidRDefault="00C55E26" w:rsidP="00C55E26">
      <w:pPr>
        <w:pStyle w:val="Heading2"/>
        <w:rPr>
          <w:lang w:val="en-US"/>
        </w:rPr>
      </w:pPr>
      <w:r w:rsidRPr="00562157">
        <w:rPr>
          <w:lang w:val="en-US"/>
        </w:rPr>
        <w:t>Giới thiệu tổng quan</w:t>
      </w:r>
    </w:p>
    <w:p w:rsidR="00C55E26" w:rsidRPr="00B31FD4" w:rsidRDefault="00C55E26" w:rsidP="00C55E26">
      <w:pPr>
        <w:pStyle w:val="BodyText"/>
        <w:rPr>
          <w:lang w:val="en-US"/>
        </w:rPr>
      </w:pPr>
      <w:r>
        <w:rPr>
          <w:lang w:val="en-US"/>
        </w:rPr>
        <w:t xml:space="preserve">Nhu cầu chia sẻ hình ảnh giữa </w:t>
      </w:r>
      <w:bookmarkEnd w:id="359"/>
      <w:r>
        <w:rPr>
          <w:lang w:val="en-US"/>
        </w:rPr>
        <w:t xml:space="preserve">mọi người luôn </w:t>
      </w:r>
      <w:bookmarkEnd w:id="360"/>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r>
        <w:rPr>
          <w:lang w:val="en-US"/>
        </w:rPr>
        <w:t>Cấu hình</w:t>
      </w:r>
      <w:r w:rsidRPr="00562157">
        <w:rPr>
          <w:lang w:val="en-US"/>
        </w:rPr>
        <w:t xml:space="preserve"> hệ thống</w:t>
      </w:r>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61" w:name="_Ref517130795"/>
      <w:r w:rsidRPr="00562157">
        <w:rPr>
          <w:lang w:val="en-US"/>
        </w:rPr>
        <w:t>Kịch bản sử dụng hệ thống</w:t>
      </w:r>
      <w:bookmarkEnd w:id="361"/>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Một số vấn đề gặp phải và kỹ thuật áp dụng</w:t>
      </w:r>
    </w:p>
    <w:p w:rsidR="00C55E26" w:rsidRPr="00562157" w:rsidRDefault="00C55E26" w:rsidP="00C55E26">
      <w:pPr>
        <w:pStyle w:val="Heading3"/>
      </w:pPr>
      <w:r>
        <w:t>Cách bố trí máy chiếu</w:t>
      </w:r>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62" w:name="_Ref517187649"/>
      <w:r>
        <w:t>Xử lí hành động tương tác từ phía người dùng</w:t>
      </w:r>
      <w:bookmarkEnd w:id="362"/>
    </w:p>
    <w:p w:rsidR="00C55E26" w:rsidRDefault="00C55E26" w:rsidP="00143180">
      <w:pPr>
        <w:pStyle w:val="Problem"/>
      </w:pPr>
      <w:r>
        <w:t>Đặt vấn đề</w:t>
      </w:r>
    </w:p>
    <w:p w:rsidR="00C55E26" w:rsidRPr="00283B68" w:rsidRDefault="00C55E26" w:rsidP="00143180">
      <w:pPr>
        <w:pStyle w:val="Problem"/>
        <w:numPr>
          <w:ilvl w:val="0"/>
          <w:numId w:val="0"/>
        </w:numPr>
        <w:ind w:left="360"/>
      </w:pPr>
      <w: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143180">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9C78FF">
        <w:t xml:space="preserve">Hình </w:t>
      </w:r>
      <w:r w:rsidR="009C78FF">
        <w:rPr>
          <w:noProof/>
        </w:rPr>
        <w:t>4</w:t>
      </w:r>
      <w:r w:rsidR="009C78FF">
        <w:noBreakHyphen/>
      </w:r>
      <w:r w:rsidR="009C78FF">
        <w:rPr>
          <w:noProof/>
        </w:rPr>
        <w:t>10</w:t>
      </w:r>
      <w:r w:rsidR="009C78FF">
        <w:rPr>
          <w:lang w:val="en-US"/>
        </w:rPr>
        <w:fldChar w:fldCharType="end"/>
      </w:r>
      <w:r>
        <w:rPr>
          <w:lang w:val="en-US"/>
        </w:rPr>
        <w:fldChar w:fldCharType="begin"/>
      </w:r>
      <w:r>
        <w:rPr>
          <w:lang w:val="en-US"/>
        </w:rPr>
        <w:instrText xml:space="preserve"> REF _Ref517183075 \h </w:instrText>
      </w:r>
      <w:r>
        <w:rPr>
          <w:lang w:val="en-US"/>
        </w:rPr>
      </w:r>
      <w:r>
        <w:rPr>
          <w:lang w:val="en-US"/>
        </w:rPr>
        <w:fldChar w:fldCharType="end"/>
      </w:r>
      <w:r>
        <w:rPr>
          <w:lang w:val="en-US"/>
        </w:rPr>
        <w:t>.</w:t>
      </w:r>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143180">
      <w:pPr>
        <w:pStyle w:val="Dash"/>
        <w:rPr>
          <w:lang w:val="en-US"/>
        </w:rPr>
      </w:pPr>
      <w:r>
        <w:rPr>
          <w:lang w:val="en-US"/>
        </w:rPr>
        <w:t>Khi màn hình ngửa: việc lắc mạnh thiết bị theo trục Z dù là lắc lên hay lắc xuống đều trả về giá trị gia tốc là âm.</w:t>
      </w:r>
    </w:p>
    <w:p w:rsidR="00C55E26" w:rsidRDefault="00C55E26" w:rsidP="00143180">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143180">
      <w:pPr>
        <w:pStyle w:val="Dash"/>
        <w:numPr>
          <w:ilvl w:val="0"/>
          <w:numId w:val="0"/>
        </w:numPr>
        <w:ind w:left="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143180">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w:t>
      </w:r>
      <w:r>
        <w:rPr>
          <w:lang w:val="en-US"/>
        </w:rPr>
        <w:lastRenderedPageBreak/>
        <w:t xml:space="preserve">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rsidR="00C55E26" w:rsidRPr="007C11D4" w:rsidRDefault="00C55E26" w:rsidP="00143180">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măt bàn.</w:t>
      </w:r>
    </w:p>
    <w:p w:rsidR="00C55E26" w:rsidRDefault="00C55E26" w:rsidP="00C55E26">
      <w:pPr>
        <w:pStyle w:val="Heading3"/>
      </w:pPr>
      <w:r>
        <w:t>Giao tiếp giữa các thiết bị tương tác</w:t>
      </w:r>
    </w:p>
    <w:p w:rsidR="00C55E26" w:rsidRDefault="00C55E26" w:rsidP="00143180">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143180">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BB359F" w:rsidRDefault="004C4F5B"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4C4F5B" w:rsidRPr="00BB359F" w:rsidRDefault="004C4F5B"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4C4F5B" w:rsidRPr="00792E82" w:rsidRDefault="004C4F5B"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4C4F5B" w:rsidRPr="00792E82" w:rsidRDefault="004C4F5B"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93"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DAQAALsPAAAOAAAAZHJzL2Uyb0RvYy54bWzsV0tv2zgQvi+w/4HQvbFetiUhSmGkTVAg&#10;6AZJFz3TFPUAJFIl6djpr9/hUJIfabpNd5FTfJBJkTOc+Tjzzej8/a5ryQNXupEi94Iz3yNcMFk0&#10;osq9v79cvUs8og0VBW2l4Ln3yLX3/uLPP863fcZDWcu24IqAEqGzbZ97tTF9NptpVvOO6jPZcwGL&#10;pVQdNTBV1axQdAvau3YW+v5itpWq6JVkXGt4+8Eteheovyw5M3+VpeaGtLkHthl8Knyu7XN2cU6z&#10;StG+bthgBv0NKzraCDh0UvWBGko2qnmiqmuYklqW5ozJbibLsmEcfQBvAv/Em2slNz36UmXbqp9g&#10;AmhPcPpttezzw60iTZF7kT/3iKAdXBKeSxJ0iO/MjTYA02zbVxlut+Di8Fr19/2tgkX7onIzi8Ku&#10;VJ39B//IDsF+nMAGhYTBy3kM17eEMxmsBVEQx/PAXQer4c72cnGahn44Ln0cxBfLKF3GkRNPwyiJ&#10;UXo2Ho7mTiZN9k22T14vjr2O/MX/7PfcT5ZB4uwfnY/9KE7m4WB9EEfhfHTwyPdDWVaPvj8j/azv&#10;kFp6Hz36v0XPfU17jkGpXTgM0bMccbyDpKOianlG7uRGFLwgl1IJ4AgS+csn4A5a7MXgcIoonWkI&#10;rmfD6RCaEdZwGaRhkp7COgFDs15pc81lR+wg9yDBRGENRrPowxDq+332+FaQLYRouPSRLyCyRtNw&#10;ZB5b7rbd8RLAgNgOUR2SGL9sFXmgQD+UMS5M4JZqWnD3eu7Dz14+WDlJ4KwVoNBqLpu2nXQPCixB&#10;PtXt1Az7rShHDpyE/Z8Z5oQnCTxZCjMJd42Q6kcKWvBqONntR7YAkBw0FiWzW+8wUGLMBPtqLYtH&#10;yEIlHSnrnl01cCk3VJtbqoCFga+hssBqLdV3j2yBpXNPf9tQxT3SfhIQyCnQhqV1nMTzZQgTdbiy&#10;PlwRm+5Swk0EUJN6hkO737TjsFSy+woFZWVPhSUqGJyde8yocXJpXPWAksT4aoXbgMp7am7Efc+s&#10;cgucDa8vu69U9UOkGYjRz3JMHpqdxJrbayWFXG2MLJuBc0ecBkghkV2mvEJGQ+l29WCllNxm5IaX&#10;5t1dU9UGEvlpdXh5IodJtAghIAhUgCSIk2BxzJJBkCYLP3bpDEemQTrE2VhgTtK5BQvRQLQYL+IE&#10;Z5v7FmUt26a4grzCyXEyrasxnI92HdLAv6kwux+ogARvxZgaSG1v/IHM+Av88UYWyAeHxPKLZLFv&#10;hF6NOKAAO+L4aSuQYn4CLU795csZJA6CKAyhhQMGOewTp4ZgES7mAbQmtsnELnEstc8wyFtDcNCp&#10;vE5DgJz+1hCcFKoXNQSY4/CFiG3j8DVrP0EP51h49t/cF/8AAAD//wMAUEsDBBQABgAIAAAAIQAS&#10;bbFH3QAAAAUBAAAPAAAAZHJzL2Rvd25yZXYueG1sTI9BS8NAEIXvgv9hGcGb3U0lWtJsSinqqQi2&#10;gvQ2zU6T0OxsyG6T9N+7etHLwOM93vsmX022FQP1vnGsIZkpEMSlMw1XGj73rw8LED4gG2wdk4Yr&#10;eVgVtzc5ZsaN/EHDLlQilrDPUEMdQpdJ6cuaLPqZ64ijd3K9xRBlX0nT4xjLbSvnSj1Jiw3HhRo7&#10;2tRUnncXq+FtxHH9mLwM2/Npcz3s0/evbUJa399N6yWIQFP4C8MPfkSHIjId3YWNF62G+Ej4vdFb&#10;pCoFcdQwV88KZJHL//TFNwAAAP//AwBQSwECLQAUAAYACAAAACEAtoM4kv4AAADhAQAAEwAAAAAA&#10;AAAAAAAAAAAAAAAAW0NvbnRlbnRfVHlwZXNdLnhtbFBLAQItABQABgAIAAAAIQA4/SH/1gAAAJQB&#10;AAALAAAAAAAAAAAAAAAAAC8BAABfcmVscy8ucmVsc1BLAQItABQABgAIAAAAIQAq/Y+GDAQAALsP&#10;AAAOAAAAAAAAAAAAAAAAAC4CAABkcnMvZTJvRG9jLnhtbFBLAQItABQABgAIAAAAIQASbbFH3QAA&#10;AAUBAAAPAAAAAAAAAAAAAAAAAGYGAABkcnMvZG93bnJldi54bWxQSwUGAAAAAAQABADzAAAAcAcA&#10;AAAA&#10;">
                <v:group id="Group 306" o:spid="_x0000_s1194"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95"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4C4F5B" w:rsidRPr="00BB359F" w:rsidRDefault="004C4F5B"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4C4F5B" w:rsidRPr="00BB359F" w:rsidRDefault="004C4F5B"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96"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97"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4C4F5B" w:rsidRPr="00792E82" w:rsidRDefault="004C4F5B"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4C4F5B" w:rsidRPr="00792E82" w:rsidRDefault="004C4F5B"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63" w:name="_Ref517179484"/>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63"/>
      <w:r>
        <w:t xml:space="preserve"> Sơ đồ kiến trúc hệ thống</w:t>
      </w:r>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rsidR="00C55E26" w:rsidRPr="00562157" w:rsidRDefault="00C55E26" w:rsidP="00C55E26">
      <w:pPr>
        <w:pStyle w:val="Heading2"/>
        <w:rPr>
          <w:lang w:val="en-US"/>
        </w:rPr>
      </w:pPr>
      <w:r w:rsidRPr="00562157">
        <w:rPr>
          <w:lang w:val="en-US"/>
        </w:rPr>
        <w:t>Các chức năng của hệ thống</w:t>
      </w:r>
    </w:p>
    <w:p w:rsidR="00C55E26" w:rsidRDefault="00C55E26" w:rsidP="00C55E26">
      <w:pPr>
        <w:pStyle w:val="Heading3"/>
      </w:pPr>
      <w:r w:rsidRPr="00562157">
        <w:t>Các cách thức tương tác</w:t>
      </w:r>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rsidR="00C55E26" w:rsidRPr="00562157" w:rsidRDefault="00C55E26" w:rsidP="00C55E26">
      <w:pPr>
        <w:pStyle w:val="Heading3"/>
      </w:pPr>
      <w:r w:rsidRPr="00562157">
        <w:t>Màn hình giao diện chính</w:t>
      </w:r>
    </w:p>
    <w:p w:rsidR="00C55E26" w:rsidRDefault="00C55E26" w:rsidP="00C55E26">
      <w:pPr>
        <w:pStyle w:val="Heading2"/>
        <w:rPr>
          <w:lang w:val="en-US"/>
        </w:rPr>
      </w:pPr>
      <w:r w:rsidRPr="00562157">
        <w:rPr>
          <w:lang w:val="en-US"/>
        </w:rPr>
        <w:t>Kết luận</w:t>
      </w:r>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bluetooth hay wifi.</w:t>
      </w:r>
    </w:p>
    <w:p w:rsidR="00C55E26" w:rsidRDefault="00C55E26" w:rsidP="00C55E26">
      <w:pPr>
        <w:rPr>
          <w:lang w:val="en-US"/>
        </w:rPr>
      </w:pPr>
    </w:p>
    <w:p w:rsidR="00C55E26" w:rsidRDefault="00C55E26"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9A5232">
      <w:pPr>
        <w:pStyle w:val="Heading1"/>
        <w:rPr>
          <w:lang w:val="en-US"/>
        </w:rPr>
      </w:pPr>
      <w:r>
        <w:rPr>
          <w:lang w:val="en-US"/>
        </w:rPr>
        <w:lastRenderedPageBreak/>
        <w:br/>
      </w:r>
      <w:bookmarkStart w:id="364" w:name="_Ref517363481"/>
      <w:r>
        <w:rPr>
          <w:lang w:val="en-US"/>
        </w:rPr>
        <w:t>Kết luận</w:t>
      </w:r>
      <w:bookmarkEnd w:id="364"/>
    </w:p>
    <w:p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rsidR="009A5232" w:rsidRDefault="009A5232" w:rsidP="009A5232">
      <w:pPr>
        <w:pStyle w:val="Heading2"/>
        <w:rPr>
          <w:lang w:val="en-US"/>
        </w:rPr>
      </w:pPr>
      <w:r>
        <w:rPr>
          <w:lang w:val="en-US"/>
        </w:rPr>
        <w:t>Các kết quả đạt được</w:t>
      </w:r>
    </w:p>
    <w:p w:rsidR="0033607F" w:rsidRDefault="008E4CF7" w:rsidP="0033607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rsidR="00143180" w:rsidRPr="00143180" w:rsidRDefault="00143180" w:rsidP="00143180">
      <w:pPr>
        <w:pStyle w:val="Bullet6"/>
        <w:rPr>
          <w:lang w:val="en-US"/>
        </w:rPr>
      </w:pPr>
      <w:r>
        <w:rPr>
          <w:lang w:val="en-US"/>
        </w:rPr>
        <w:t>Tìm hiểu về yếu tố Tangible trong tương tác, ảnh hưởng của nó tác động lên trải nghiệm người dùng và độ hiệu quả khi áp dụng vào các thao tác.</w:t>
      </w:r>
    </w:p>
    <w:p w:rsidR="00143180" w:rsidRPr="00143180" w:rsidRDefault="0033607F" w:rsidP="00143180">
      <w:pPr>
        <w:pStyle w:val="Bullet6"/>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rsidR="0033607F" w:rsidRDefault="0033607F" w:rsidP="00143180">
      <w:pPr>
        <w:pStyle w:val="Bullet6"/>
        <w:rPr>
          <w:lang w:val="en-US"/>
        </w:rPr>
      </w:pPr>
      <w:r>
        <w:rPr>
          <w:lang w:val="en-US"/>
        </w:rPr>
        <w:t>Khảo sát và thực nghiệm các cách nhận dạng vật thể bằng cách áp dụng kỹ thuật xử lý ảnh.</w:t>
      </w:r>
    </w:p>
    <w:p w:rsidR="0033607F" w:rsidRDefault="0033607F" w:rsidP="00143180">
      <w:pPr>
        <w:pStyle w:val="Bullet6"/>
        <w:numPr>
          <w:ilvl w:val="0"/>
          <w:numId w:val="0"/>
        </w:numPr>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rsidR="0033607F" w:rsidRDefault="0033607F" w:rsidP="00143180">
      <w:pPr>
        <w:pStyle w:val="Bullet6"/>
        <w:rPr>
          <w:lang w:val="en-US"/>
        </w:rPr>
      </w:pPr>
      <w:r>
        <w:rPr>
          <w:lang w:val="en-US"/>
        </w:rPr>
        <w:t xml:space="preserve">Hệ thống bản đồ: Hệ thống hỗ trợ người dùng xem các thông tin trên bản đồ, tương tác thông qua thiết bị ngoại vi như điện thoại thông minh. Hệ thống </w:t>
      </w:r>
      <w:r>
        <w:rPr>
          <w:lang w:val="en-US"/>
        </w:rPr>
        <w:lastRenderedPageBreak/>
        <w:t>cung cấp thông tin toàn diện và tổng quan của một khuc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sử,.. cho nên tiềm năng của hệ thống là rất cao.</w:t>
      </w:r>
    </w:p>
    <w:p w:rsidR="00DB4584" w:rsidRDefault="0033607F" w:rsidP="00143180">
      <w:pPr>
        <w:pStyle w:val="Bullet6"/>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rsidR="00143180" w:rsidRPr="00143180" w:rsidRDefault="00143180" w:rsidP="00143180">
      <w:pPr>
        <w:pStyle w:val="Bullet6"/>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rsidR="009A5232" w:rsidRPr="00347A44" w:rsidRDefault="009A5232" w:rsidP="00347A44">
      <w:pPr>
        <w:pStyle w:val="Heading2"/>
        <w:rPr>
          <w:lang w:val="en-US"/>
        </w:rPr>
      </w:pPr>
      <w:r>
        <w:rPr>
          <w:lang w:val="en-US"/>
        </w:rPr>
        <w:t>Hướng phát triển của đề tài</w:t>
      </w:r>
    </w:p>
    <w:p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xml:space="preserve">,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w:t>
      </w:r>
      <w:r w:rsidR="0083786E">
        <w:rPr>
          <w:lang w:val="en-US"/>
        </w:rPr>
        <w:lastRenderedPageBreak/>
        <w:t>thao tác gần giống với các hành động trong sinh hoạt hằng ngày giúp người dùng cảm thấy quen thuộc, tự nhiên hơn, mang yếu tố ảo trở nên thực hơn.</w:t>
      </w:r>
    </w:p>
    <w:p w:rsidR="0083786E" w:rsidRPr="009A5232" w:rsidRDefault="0083786E" w:rsidP="009A5232">
      <w:pPr>
        <w:rPr>
          <w:lang w:val="en-US"/>
        </w:rPr>
      </w:pPr>
      <w:r>
        <w:rPr>
          <w:lang w:val="en-US"/>
        </w:rPr>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cũng như hoàn thiện hơn về giao diện người dùng của 2 hệ thống.</w:t>
      </w:r>
    </w:p>
    <w:p w:rsidR="006D712D" w:rsidRPr="00562157" w:rsidRDefault="006D712D" w:rsidP="006D712D">
      <w:pPr>
        <w:pStyle w:val="Pagetitle"/>
        <w:rPr>
          <w:lang w:val="en-US"/>
        </w:rPr>
      </w:pPr>
      <w:bookmarkStart w:id="365" w:name="_Toc515781244"/>
      <w:r>
        <w:rPr>
          <w:lang w:val="en-US"/>
        </w:rPr>
        <w:lastRenderedPageBreak/>
        <w:t>TÀI LIỆU THAM KHẢO</w:t>
      </w:r>
      <w:bookmarkEnd w:id="365"/>
    </w:p>
    <w:p w:rsidR="006D712D" w:rsidRPr="006D712D" w:rsidRDefault="006D712D" w:rsidP="006D712D">
      <w:pPr>
        <w:rPr>
          <w:lang w:val="en-US"/>
        </w:rPr>
      </w:pPr>
    </w:p>
    <w:bookmarkEnd w:id="247"/>
    <w:bookmarkEnd w:id="248"/>
    <w:p w:rsidR="004C4F5B" w:rsidRPr="004C4F5B" w:rsidRDefault="007853F0" w:rsidP="004C4F5B">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4C4F5B" w:rsidRPr="004C4F5B">
        <w:rPr>
          <w:noProof/>
        </w:rPr>
        <w:t>[1]</w:t>
      </w:r>
      <w:r w:rsidR="004C4F5B" w:rsidRPr="004C4F5B">
        <w:rPr>
          <w:noProof/>
        </w:rPr>
        <w:tab/>
        <w:t xml:space="preserve">E. Sharlin, B. Watson, Y. Kitamura, F. Kishino, and Y. Itoh, “On tangible user interfaces, humans and spatiality,” </w:t>
      </w:r>
      <w:r w:rsidR="004C4F5B" w:rsidRPr="004C4F5B">
        <w:rPr>
          <w:i/>
          <w:iCs/>
          <w:noProof/>
        </w:rPr>
        <w:t>Pers. Ubiquitous Comput.</w:t>
      </w:r>
      <w:r w:rsidR="004C4F5B" w:rsidRPr="004C4F5B">
        <w:rPr>
          <w:noProof/>
        </w:rPr>
        <w:t>, vol. 8, no. 5, pp. 338–346, Sep. 2004.</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2]</w:t>
      </w:r>
      <w:r w:rsidRPr="004C4F5B">
        <w:rPr>
          <w:noProof/>
        </w:rPr>
        <w:tab/>
        <w:t xml:space="preserve">E. Hornecker and J. Buur, “Getting a grip on tangible interaction,” in </w:t>
      </w:r>
      <w:r w:rsidRPr="004C4F5B">
        <w:rPr>
          <w:i/>
          <w:iCs/>
          <w:noProof/>
        </w:rPr>
        <w:t>Proceedings of the SIGCHI conference on Human Factors in computing systems  - CHI ’06</w:t>
      </w:r>
      <w:r w:rsidRPr="004C4F5B">
        <w:rPr>
          <w:noProof/>
        </w:rPr>
        <w:t>, 2006, p. 437.</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3]</w:t>
      </w:r>
      <w:r w:rsidRPr="004C4F5B">
        <w:rPr>
          <w:noProof/>
        </w:rPr>
        <w:tab/>
        <w:t xml:space="preserve">B. Ullmer, H. Ishii, and R. J. K. Jacob, “Token+constraint systems for tangible interaction with digital information,” </w:t>
      </w:r>
      <w:r w:rsidRPr="004C4F5B">
        <w:rPr>
          <w:i/>
          <w:iCs/>
          <w:noProof/>
        </w:rPr>
        <w:t>ACM Trans. Comput. Interact.</w:t>
      </w:r>
      <w:r w:rsidRPr="004C4F5B">
        <w:rPr>
          <w:noProof/>
        </w:rPr>
        <w:t>, vol. 12, no. 1, pp. 81–118, Mar. 2005.</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4]</w:t>
      </w:r>
      <w:r w:rsidRPr="004C4F5B">
        <w:rPr>
          <w:noProof/>
        </w:rPr>
        <w:tab/>
        <w:t xml:space="preserve">H. Ishii, C. Wisneski, J. Orbanes, B. Chun, and J. Paradiso, “PingPongPlus,” in </w:t>
      </w:r>
      <w:r w:rsidRPr="004C4F5B">
        <w:rPr>
          <w:i/>
          <w:iCs/>
          <w:noProof/>
        </w:rPr>
        <w:t>Proceedings of the SIGCHI conference on Human factors in computing systems the CHI is the limit - CHI ’99</w:t>
      </w:r>
      <w:r w:rsidRPr="004C4F5B">
        <w:rPr>
          <w:noProof/>
        </w:rPr>
        <w:t>, 1999, pp. 394–401.</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5]</w:t>
      </w:r>
      <w:r w:rsidRPr="004C4F5B">
        <w:rPr>
          <w:noProof/>
        </w:rPr>
        <w:tab/>
        <w:t>J. Patten, H. Ishii, J. Hines, and G. Pangaro, “Sensetable: A Wireless Object Tracking Platform for Tangible User Interfaces.”</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6]</w:t>
      </w:r>
      <w:r w:rsidRPr="004C4F5B">
        <w:rPr>
          <w:noProof/>
        </w:rPr>
        <w:tab/>
        <w:t xml:space="preserve">J. Patten, B. Recht, and H. Ishii, “Interaction techniques for musical performance with tabletop tangible interfaces,” in </w:t>
      </w:r>
      <w:r w:rsidRPr="004C4F5B">
        <w:rPr>
          <w:i/>
          <w:iCs/>
          <w:noProof/>
        </w:rPr>
        <w:t>Proceedings of the 2006 ACM SIGCHI international conference on Advances in computer entertainment technology  - ACE ’06</w:t>
      </w:r>
      <w:r w:rsidRPr="004C4F5B">
        <w:rPr>
          <w:noProof/>
        </w:rPr>
        <w:t>, 2006, p. 27.</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7]</w:t>
      </w:r>
      <w:r w:rsidRPr="004C4F5B">
        <w:rPr>
          <w:noProof/>
        </w:rPr>
        <w:tab/>
        <w:t xml:space="preserve">A. DeVincenzi, L. Yao, H. Ishii, and R. Raskar, “Kinected conference,” in </w:t>
      </w:r>
      <w:r w:rsidRPr="004C4F5B">
        <w:rPr>
          <w:i/>
          <w:iCs/>
          <w:noProof/>
        </w:rPr>
        <w:t>Proceedings of the ACM 2011 conference on Computer supported cooperative work - CSCW ’11</w:t>
      </w:r>
      <w:r w:rsidRPr="004C4F5B">
        <w:rPr>
          <w:noProof/>
        </w:rPr>
        <w:t>, 2011, p. 621.</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8]</w:t>
      </w:r>
      <w:r w:rsidRPr="004C4F5B">
        <w:rPr>
          <w:noProof/>
        </w:rPr>
        <w:tab/>
        <w:t xml:space="preserve">L. Yao, R. Niiyama, J. Ou, S. Follmer, C. Della Silva, and H. Ishii, “PneUI,” in </w:t>
      </w:r>
      <w:r w:rsidRPr="004C4F5B">
        <w:rPr>
          <w:i/>
          <w:iCs/>
          <w:noProof/>
        </w:rPr>
        <w:t>Proceedings of the 26th annual ACM symposium on User interface software and technology - UIST ’13</w:t>
      </w:r>
      <w:r w:rsidRPr="004C4F5B">
        <w:rPr>
          <w:noProof/>
        </w:rPr>
        <w:t>, 2013, pp. 13–22.</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9]</w:t>
      </w:r>
      <w:r w:rsidRPr="004C4F5B">
        <w:rPr>
          <w:noProof/>
        </w:rPr>
        <w:tab/>
        <w:t>“&amp;quot; Shaping Watersheds &amp;quot; Augmented Reality Sandbox Facilitation Guide Shaping Watersheds AR Sandbox Facilitator’s Guide.”</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10]</w:t>
      </w:r>
      <w:r w:rsidRPr="004C4F5B">
        <w:rPr>
          <w:noProof/>
        </w:rPr>
        <w:tab/>
        <w:t>J. J. Kuenzi, “Science, Technology, Engineering, and Mathematics (STEM) Education: A Primer,” 2012.</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11]</w:t>
      </w:r>
      <w:r w:rsidRPr="004C4F5B">
        <w:rPr>
          <w:noProof/>
        </w:rPr>
        <w:tab/>
        <w:t>S. Paul, S. Basu, and M. Nasipuri, “Microsoft Kinect in Gesture Recognition: A Short Review.”</w:t>
      </w:r>
    </w:p>
    <w:p w:rsidR="004C4F5B" w:rsidRPr="004C4F5B" w:rsidRDefault="004C4F5B" w:rsidP="004C4F5B">
      <w:pPr>
        <w:widowControl w:val="0"/>
        <w:autoSpaceDE w:val="0"/>
        <w:autoSpaceDN w:val="0"/>
        <w:adjustRightInd w:val="0"/>
        <w:spacing w:before="240" w:after="60" w:line="240" w:lineRule="auto"/>
        <w:ind w:left="640" w:hanging="640"/>
        <w:rPr>
          <w:noProof/>
        </w:rPr>
      </w:pPr>
      <w:r w:rsidRPr="004C4F5B">
        <w:rPr>
          <w:noProof/>
        </w:rPr>
        <w:t>[12]</w:t>
      </w:r>
      <w:r w:rsidRPr="004C4F5B">
        <w:rPr>
          <w:noProof/>
        </w:rPr>
        <w:tab/>
        <w:t xml:space="preserve">J. Haas and B. Moriarty, “A History of the Unity Game Engine An Interactive </w:t>
      </w:r>
      <w:r w:rsidRPr="004C4F5B">
        <w:rPr>
          <w:noProof/>
        </w:rPr>
        <w:lastRenderedPageBreak/>
        <w:t>Qualifying Project.”</w:t>
      </w:r>
    </w:p>
    <w:p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B07C7" w:rsidRDefault="005B07C7" w:rsidP="00CD778B">
      <w:r>
        <w:separator/>
      </w:r>
    </w:p>
    <w:p w:rsidR="005B07C7" w:rsidRDefault="005B07C7" w:rsidP="00CD778B"/>
  </w:endnote>
  <w:endnote w:type="continuationSeparator" w:id="0">
    <w:p w:rsidR="005B07C7" w:rsidRDefault="005B07C7" w:rsidP="00CD778B">
      <w:r>
        <w:continuationSeparator/>
      </w:r>
    </w:p>
    <w:p w:rsidR="005B07C7" w:rsidRDefault="005B07C7"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4C4F5B" w:rsidRDefault="004C4F5B"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B07C7" w:rsidRDefault="005B07C7" w:rsidP="00CD778B">
      <w:r>
        <w:separator/>
      </w:r>
    </w:p>
    <w:p w:rsidR="005B07C7" w:rsidRDefault="005B07C7" w:rsidP="00CD778B"/>
  </w:footnote>
  <w:footnote w:type="continuationSeparator" w:id="0">
    <w:p w:rsidR="005B07C7" w:rsidRDefault="005B07C7" w:rsidP="00CD778B">
      <w:r>
        <w:continuationSeparator/>
      </w:r>
    </w:p>
    <w:p w:rsidR="005B07C7" w:rsidRDefault="005B07C7"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39" type="#_x0000_t75" style="width:11.2pt;height:11.2pt" o:bullet="t">
        <v:imagedata r:id="rId1" o:title="BD14565_"/>
      </v:shape>
    </w:pict>
  </w:numPicBullet>
  <w:numPicBullet w:numPicBulletId="1">
    <w:pict>
      <v:shape id="_x0000_i1340" type="#_x0000_t75" style="width:9.35pt;height:9.35pt" o:bullet="t">
        <v:imagedata r:id="rId2" o:title="BD14755_"/>
      </v:shape>
    </w:pict>
  </w:numPicBullet>
  <w:numPicBullet w:numPicBulletId="2">
    <w:pict>
      <v:shape id="_x0000_i1341" type="#_x0000_t75" style="width:11.2pt;height:11.2pt" o:bullet="t">
        <v:imagedata r:id="rId3" o:title="BD14752_"/>
      </v:shape>
    </w:pict>
  </w:numPicBullet>
  <w:numPicBullet w:numPicBulletId="3">
    <w:pict>
      <v:shape id="_x0000_i1342" type="#_x0000_t75" style="width:9.35pt;height:9.35pt" o:bullet="t">
        <v:imagedata r:id="rId4" o:title="BD14581_"/>
      </v:shape>
    </w:pict>
  </w:numPicBullet>
  <w:numPicBullet w:numPicBulletId="4">
    <w:pict>
      <v:shape id="_x0000_i1343" type="#_x0000_t75" style="width:25.25pt;height:31.8pt" o:bullet="t">
        <v:imagedata r:id="rId5" o:title="light"/>
      </v:shape>
    </w:pict>
  </w:numPicBullet>
  <w:numPicBullet w:numPicBulletId="5">
    <w:pict>
      <v:shape id="_x0000_i1344" type="#_x0000_t75" style="width:25.25pt;height:25.25pt" o:bullet="t">
        <v:imagedata r:id="rId6" o:title="key"/>
      </v:shape>
    </w:pict>
  </w:numPicBullet>
  <w:numPicBullet w:numPicBulletId="6">
    <w:pict>
      <v:shape id="_x0000_i1345" type="#_x0000_t75" style="width:25.25pt;height:29.9pt" o:bullet="t">
        <v:imagedata r:id="rId7" o:title="lock1"/>
      </v:shape>
    </w:pict>
  </w:numPicBullet>
  <w:numPicBullet w:numPicBulletId="7">
    <w:pict>
      <v:shape id="_x0000_i1346" type="#_x0000_t75" style="width:29.9pt;height:39.25pt" o:bullet="t">
        <v:imagedata r:id="rId8" o:title="ProblemBullet"/>
      </v:shape>
    </w:pict>
  </w:numPicBullet>
  <w:numPicBullet w:numPicBulletId="8">
    <w:pict>
      <v:shape id="_x0000_i1347" type="#_x0000_t75" style="width:29pt;height:39.25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5"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4"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3"/>
  </w:num>
  <w:num w:numId="11">
    <w:abstractNumId w:val="31"/>
  </w:num>
  <w:num w:numId="12">
    <w:abstractNumId w:val="24"/>
  </w:num>
  <w:num w:numId="13">
    <w:abstractNumId w:val="26"/>
  </w:num>
  <w:num w:numId="14">
    <w:abstractNumId w:val="28"/>
  </w:num>
  <w:num w:numId="15">
    <w:abstractNumId w:val="20"/>
  </w:num>
  <w:num w:numId="16">
    <w:abstractNumId w:val="34"/>
  </w:num>
  <w:num w:numId="17">
    <w:abstractNumId w:val="30"/>
  </w:num>
  <w:num w:numId="18">
    <w:abstractNumId w:val="11"/>
  </w:num>
  <w:num w:numId="19">
    <w:abstractNumId w:val="14"/>
  </w:num>
  <w:num w:numId="20">
    <w:abstractNumId w:val="13"/>
  </w:num>
  <w:num w:numId="21">
    <w:abstractNumId w:val="10"/>
  </w:num>
  <w:num w:numId="22">
    <w:abstractNumId w:val="15"/>
  </w:num>
  <w:num w:numId="23">
    <w:abstractNumId w:val="25"/>
  </w:num>
  <w:num w:numId="24">
    <w:abstractNumId w:val="18"/>
  </w:num>
  <w:num w:numId="25">
    <w:abstractNumId w:val="22"/>
  </w:num>
  <w:num w:numId="26">
    <w:abstractNumId w:val="9"/>
  </w:num>
  <w:num w:numId="27">
    <w:abstractNumId w:val="16"/>
  </w:num>
  <w:num w:numId="28">
    <w:abstractNumId w:val="35"/>
  </w:num>
  <w:num w:numId="29">
    <w:abstractNumId w:val="12"/>
  </w:num>
  <w:num w:numId="30">
    <w:abstractNumId w:val="17"/>
  </w:num>
  <w:num w:numId="31">
    <w:abstractNumId w:val="29"/>
  </w:num>
  <w:num w:numId="32">
    <w:abstractNumId w:val="32"/>
  </w:num>
  <w:num w:numId="33">
    <w:abstractNumId w:val="19"/>
  </w:num>
  <w:num w:numId="34">
    <w:abstractNumId w:val="38"/>
  </w:num>
  <w:num w:numId="35">
    <w:abstractNumId w:val="27"/>
  </w:num>
  <w:num w:numId="36">
    <w:abstractNumId w:val="36"/>
  </w:num>
  <w:num w:numId="37">
    <w:abstractNumId w:val="37"/>
  </w:num>
  <w:num w:numId="38">
    <w:abstractNumId w:val="21"/>
  </w:num>
  <w:num w:numId="39">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FB"/>
    <w:rsid w:val="00012884"/>
    <w:rsid w:val="00012E90"/>
    <w:rsid w:val="00012E96"/>
    <w:rsid w:val="00012F01"/>
    <w:rsid w:val="000131DA"/>
    <w:rsid w:val="000132BE"/>
    <w:rsid w:val="00013C37"/>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5BC9"/>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9C1"/>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6E1C"/>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03E"/>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56"/>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03E"/>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A96"/>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8C1"/>
    <w:rsid w:val="005A3CD4"/>
    <w:rsid w:val="005A434F"/>
    <w:rsid w:val="005A454D"/>
    <w:rsid w:val="005A459B"/>
    <w:rsid w:val="005A45FF"/>
    <w:rsid w:val="005A491F"/>
    <w:rsid w:val="005A4B11"/>
    <w:rsid w:val="005A555C"/>
    <w:rsid w:val="005A621E"/>
    <w:rsid w:val="005A6C88"/>
    <w:rsid w:val="005A6D20"/>
    <w:rsid w:val="005A7B4C"/>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77A"/>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8D4"/>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1AE"/>
    <w:rsid w:val="009772EC"/>
    <w:rsid w:val="0097780B"/>
    <w:rsid w:val="009779FD"/>
    <w:rsid w:val="00980037"/>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3D2"/>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C3B"/>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1A8CA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3.png"/><Relationship Id="rId21" Type="http://schemas.openxmlformats.org/officeDocument/2006/relationships/image" Target="media/image21.png"/><Relationship Id="rId34" Type="http://schemas.openxmlformats.org/officeDocument/2006/relationships/image" Target="media/image29.png"/><Relationship Id="rId42" Type="http://schemas.openxmlformats.org/officeDocument/2006/relationships/image" Target="media/image36.jpe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hyperlink" Target="https://www.edrawsoft.com/umldiagramtemplate.php" TargetMode="External"/><Relationship Id="rId63" Type="http://schemas.openxmlformats.org/officeDocument/2006/relationships/hyperlink" Target="https://pterneas.com/2014/03/13/kinect-for-windows-version-2-body-tracking/" TargetMode="External"/><Relationship Id="rId68" Type="http://schemas.openxmlformats.org/officeDocument/2006/relationships/image" Target="media/image54.png"/><Relationship Id="rId76" Type="http://schemas.openxmlformats.org/officeDocument/2006/relationships/image" Target="media/image59.png"/><Relationship Id="rId84" Type="http://schemas.openxmlformats.org/officeDocument/2006/relationships/image" Target="media/image66.png"/><Relationship Id="rId89" Type="http://schemas.openxmlformats.org/officeDocument/2006/relationships/image" Target="media/image69.jpeg"/><Relationship Id="rId97" Type="http://schemas.openxmlformats.org/officeDocument/2006/relationships/image" Target="media/image77.png"/><Relationship Id="rId7" Type="http://schemas.openxmlformats.org/officeDocument/2006/relationships/endnotes" Target="endnotes.xml"/><Relationship Id="rId71" Type="http://schemas.openxmlformats.org/officeDocument/2006/relationships/hyperlink" Target="https://viblo.asia/p/co-ban-ve-engine-vat-ly-trong-unity-3OEqGj1PM9bL" TargetMode="External"/><Relationship Id="rId92" Type="http://schemas.openxmlformats.org/officeDocument/2006/relationships/image" Target="media/image73.pn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1" Type="http://schemas.openxmlformats.org/officeDocument/2006/relationships/image" Target="media/image11.png"/><Relationship Id="rId24" Type="http://schemas.openxmlformats.org/officeDocument/2006/relationships/hyperlink" Target="https://developer.vuforia.com/vui/auth/login" TargetMode="External"/><Relationship Id="rId32" Type="http://schemas.openxmlformats.org/officeDocument/2006/relationships/image" Target="media/image260.png"/><Relationship Id="rId37" Type="http://schemas.openxmlformats.org/officeDocument/2006/relationships/image" Target="media/image31.png"/><Relationship Id="rId40" Type="http://schemas.openxmlformats.org/officeDocument/2006/relationships/image" Target="media/image34.jpeg"/><Relationship Id="rId45" Type="http://schemas.openxmlformats.org/officeDocument/2006/relationships/image" Target="media/image39.jpeg"/><Relationship Id="rId53" Type="http://schemas.openxmlformats.org/officeDocument/2006/relationships/image" Target="media/image46.jpeg"/><Relationship Id="rId58" Type="http://schemas.openxmlformats.org/officeDocument/2006/relationships/image" Target="media/image48.jpeg"/><Relationship Id="rId66" Type="http://schemas.openxmlformats.org/officeDocument/2006/relationships/image" Target="media/image53.png"/><Relationship Id="rId74" Type="http://schemas.openxmlformats.org/officeDocument/2006/relationships/image" Target="media/image57.png"/><Relationship Id="rId79" Type="http://schemas.openxmlformats.org/officeDocument/2006/relationships/image" Target="media/image62.png"/><Relationship Id="rId87"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hyperlink" Target="https://brekel.com/kinect-2-details-specifications-observations/" TargetMode="External"/><Relationship Id="rId82" Type="http://schemas.openxmlformats.org/officeDocument/2006/relationships/image" Target="media/image65.png"/><Relationship Id="rId90" Type="http://schemas.openxmlformats.org/officeDocument/2006/relationships/image" Target="media/image70.png"/><Relationship Id="rId95" Type="http://schemas.openxmlformats.org/officeDocument/2006/relationships/image" Target="media/image76.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hyperlink" Target="https://developer.vuforia.com/vui/auth/register" TargetMode="External"/><Relationship Id="rId27" Type="http://schemas.openxmlformats.org/officeDocument/2006/relationships/image" Target="media/image24.png"/><Relationship Id="rId30" Type="http://schemas.openxmlformats.org/officeDocument/2006/relationships/image" Target="media/image27.png"/><Relationship Id="rId35" Type="http://schemas.openxmlformats.org/officeDocument/2006/relationships/image" Target="media/image290.png"/><Relationship Id="rId43" Type="http://schemas.openxmlformats.org/officeDocument/2006/relationships/image" Target="media/image37.jpeg"/><Relationship Id="rId48" Type="http://schemas.openxmlformats.org/officeDocument/2006/relationships/image" Target="media/image41.jpeg"/><Relationship Id="rId56" Type="http://schemas.openxmlformats.org/officeDocument/2006/relationships/image" Target="media/image44.png"/><Relationship Id="rId64" Type="http://schemas.openxmlformats.org/officeDocument/2006/relationships/image" Target="media/image51.jpeg"/><Relationship Id="rId69" Type="http://schemas.openxmlformats.org/officeDocument/2006/relationships/hyperlink" Target="https://docs.unity3d.com/Manual/Materials.html" TargetMode="External"/><Relationship Id="rId77" Type="http://schemas.openxmlformats.org/officeDocument/2006/relationships/image" Target="media/image60.png"/><Relationship Id="rId100"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4.jpeg"/><Relationship Id="rId72" Type="http://schemas.openxmlformats.org/officeDocument/2006/relationships/image" Target="media/image56.png"/><Relationship Id="rId80" Type="http://schemas.openxmlformats.org/officeDocument/2006/relationships/image" Target="media/image63.png"/><Relationship Id="rId85" Type="http://schemas.openxmlformats.org/officeDocument/2006/relationships/image" Target="media/image67.jpeg"/><Relationship Id="rId93" Type="http://schemas.openxmlformats.org/officeDocument/2006/relationships/image" Target="media/image74.png"/><Relationship Id="rId98" Type="http://schemas.openxmlformats.org/officeDocument/2006/relationships/hyperlink" Target="https://code.tutsplus.com/tutorials/an-introduction-to-model-view-presenter-on-android--cms-26162" TargetMode="External"/><Relationship Id="rId3" Type="http://schemas.openxmlformats.org/officeDocument/2006/relationships/styles" Target="styles.xml"/><Relationship Id="rId12" Type="http://schemas.openxmlformats.org/officeDocument/2006/relationships/image" Target="media/image12.png"/><Relationship Id="rId17" Type="http://schemas.openxmlformats.org/officeDocument/2006/relationships/image" Target="media/image17.png"/><Relationship Id="rId25" Type="http://schemas.openxmlformats.org/officeDocument/2006/relationships/hyperlink" Target="https://developer.vuforia.com/downloads/sdk" TargetMode="External"/><Relationship Id="rId33" Type="http://schemas.openxmlformats.org/officeDocument/2006/relationships/image" Target="media/image28.png"/><Relationship Id="rId38" Type="http://schemas.openxmlformats.org/officeDocument/2006/relationships/image" Target="media/image32.jpeg"/><Relationship Id="rId46" Type="http://schemas.openxmlformats.org/officeDocument/2006/relationships/hyperlink" Target="https://www.edrawsoft.com/umldiagramtemplate.php" TargetMode="External"/><Relationship Id="rId59" Type="http://schemas.openxmlformats.org/officeDocument/2006/relationships/hyperlink" Target="https://www.mindtreatstudios.com/the-art-of-speech/" TargetMode="External"/><Relationship Id="rId67" Type="http://schemas.openxmlformats.org/officeDocument/2006/relationships/hyperlink" Target="https://unity3d.com/learn/tutorials/topics/graphics/gentle-introduction-shaders" TargetMode="External"/><Relationship Id="rId20" Type="http://schemas.openxmlformats.org/officeDocument/2006/relationships/image" Target="media/image20.png"/><Relationship Id="rId41" Type="http://schemas.openxmlformats.org/officeDocument/2006/relationships/image" Target="media/image35.jpeg"/><Relationship Id="rId54" Type="http://schemas.openxmlformats.org/officeDocument/2006/relationships/image" Target="media/image47.jpeg"/><Relationship Id="rId62" Type="http://schemas.openxmlformats.org/officeDocument/2006/relationships/image" Target="media/image50.jpeg"/><Relationship Id="rId70" Type="http://schemas.openxmlformats.org/officeDocument/2006/relationships/image" Target="media/image55.png"/><Relationship Id="rId75" Type="http://schemas.openxmlformats.org/officeDocument/2006/relationships/image" Target="media/image58.png"/><Relationship Id="rId83" Type="http://schemas.openxmlformats.org/officeDocument/2006/relationships/hyperlink" Target="https://docs.unity3d.com/Manual/Lighting.html" TargetMode="External"/><Relationship Id="rId88" Type="http://schemas.openxmlformats.org/officeDocument/2006/relationships/image" Target="media/image68.png"/><Relationship Id="rId91" Type="http://schemas.openxmlformats.org/officeDocument/2006/relationships/image" Target="media/image72.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2.png"/><Relationship Id="rId28" Type="http://schemas.openxmlformats.org/officeDocument/2006/relationships/image" Target="media/image25.png"/><Relationship Id="rId36" Type="http://schemas.openxmlformats.org/officeDocument/2006/relationships/image" Target="media/image30.png"/><Relationship Id="rId49" Type="http://schemas.openxmlformats.org/officeDocument/2006/relationships/image" Target="media/image42.jpeg"/><Relationship Id="rId57" Type="http://schemas.openxmlformats.org/officeDocument/2006/relationships/hyperlink" Target="https://www.slideshare.net/MarcoDAlessandro/nui-e-biometrics-in-windows-10" TargetMode="External"/><Relationship Id="rId10" Type="http://schemas.openxmlformats.org/officeDocument/2006/relationships/image" Target="media/image10.png"/><Relationship Id="rId31" Type="http://schemas.openxmlformats.org/officeDocument/2006/relationships/image" Target="media/image250.png"/><Relationship Id="rId44" Type="http://schemas.openxmlformats.org/officeDocument/2006/relationships/image" Target="media/image38.jpeg"/><Relationship Id="rId52" Type="http://schemas.openxmlformats.org/officeDocument/2006/relationships/image" Target="media/image45.jpeg"/><Relationship Id="rId60" Type="http://schemas.openxmlformats.org/officeDocument/2006/relationships/image" Target="media/image49.jpeg"/><Relationship Id="rId65" Type="http://schemas.openxmlformats.org/officeDocument/2006/relationships/image" Target="media/image52.png"/><Relationship Id="rId73" Type="http://schemas.openxmlformats.org/officeDocument/2006/relationships/hyperlink" Target="http://www.clonefactor.com/wordpress/unity3d-show-room/raycast-gizmos-visualizer/" TargetMode="External"/><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71.png"/><Relationship Id="rId94" Type="http://schemas.openxmlformats.org/officeDocument/2006/relationships/image" Target="media/image75.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tangible.media.mit.edu/project" TargetMode="External"/><Relationship Id="rId13" Type="http://schemas.openxmlformats.org/officeDocument/2006/relationships/image" Target="media/image13.png"/><Relationship Id="rId18" Type="http://schemas.openxmlformats.org/officeDocument/2006/relationships/image" Target="media/image18.png"/><Relationship Id="rId39" Type="http://schemas.openxmlformats.org/officeDocument/2006/relationships/image" Target="media/image33.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D0D2392F-2A95-4476-A4F9-E4FED0080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6</Pages>
  <Words>18497</Words>
  <Characters>105434</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3684</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4T16:18: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Self UUID Temp</vt:lpwstr>
  </property>
  <property fmtid="{D5CDD505-2E9C-101B-9397-08002B2CF9AE}" pid="24" name="Mendeley Citation Style_1">
    <vt:lpwstr>http://www.zotero.org/styles/ieee</vt:lpwstr>
  </property>
</Properties>
</file>